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B447C" w:rsidRDefault="00DB447C" w:rsidP="00A33F7C">
      <w:r>
        <w:t xml:space="preserve">  </w:t>
      </w:r>
      <w:r>
        <w:rPr>
          <w:noProof/>
        </w:rPr>
        <w:drawing>
          <wp:inline distT="0" distB="0" distL="0" distR="0" wp14:anchorId="1435FBDC" wp14:editId="760BDA18">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DB447C" w:rsidRPr="007B4842" w:rsidRDefault="00DB447C" w:rsidP="00A33F7C">
      <w:pPr>
        <w:jc w:val="center"/>
        <w:rPr>
          <w:sz w:val="36"/>
        </w:rPr>
      </w:pPr>
      <w:r>
        <w:rPr>
          <w:sz w:val="36"/>
        </w:rPr>
        <w:t>Interfacing Between Game Engines and External Applications</w:t>
      </w:r>
    </w:p>
    <w:p w:rsidR="00DB447C" w:rsidRPr="007B4842" w:rsidRDefault="00DB447C" w:rsidP="00A33F7C">
      <w:pPr>
        <w:jc w:val="center"/>
        <w:rPr>
          <w:sz w:val="36"/>
        </w:rPr>
      </w:pPr>
      <w:r w:rsidRPr="007B4842">
        <w:rPr>
          <w:sz w:val="36"/>
        </w:rPr>
        <w:t>Callum Terris</w:t>
      </w:r>
      <w:bookmarkStart w:id="0" w:name="_GoBack"/>
      <w:bookmarkEnd w:id="0"/>
    </w:p>
    <w:p w:rsidR="00DB447C" w:rsidRDefault="00DB447C" w:rsidP="00A33F7C">
      <w:pPr>
        <w:jc w:val="center"/>
        <w:rPr>
          <w:sz w:val="36"/>
        </w:rPr>
      </w:pPr>
      <w:r>
        <w:rPr>
          <w:sz w:val="36"/>
        </w:rPr>
        <w:t>H00136674</w:t>
      </w:r>
    </w:p>
    <w:p w:rsidR="00DB447C" w:rsidRPr="007B4842" w:rsidRDefault="00DB447C" w:rsidP="00A33F7C">
      <w:pPr>
        <w:jc w:val="center"/>
        <w:rPr>
          <w:sz w:val="36"/>
        </w:rPr>
      </w:pPr>
    </w:p>
    <w:p w:rsidR="00DB447C" w:rsidRPr="007B4842" w:rsidRDefault="00DB447C" w:rsidP="00A33F7C">
      <w:pPr>
        <w:jc w:val="center"/>
        <w:rPr>
          <w:sz w:val="36"/>
        </w:rPr>
      </w:pPr>
      <w:r>
        <w:rPr>
          <w:sz w:val="36"/>
        </w:rPr>
        <w:t xml:space="preserve">Research Report for </w:t>
      </w:r>
      <w:r w:rsidRPr="007B4842">
        <w:rPr>
          <w:sz w:val="36"/>
        </w:rPr>
        <w:t>MSc Artificial Intelligence</w:t>
      </w:r>
    </w:p>
    <w:p w:rsidR="00DB447C" w:rsidRPr="007B4842" w:rsidRDefault="00DB447C" w:rsidP="00A33F7C">
      <w:pPr>
        <w:jc w:val="center"/>
        <w:rPr>
          <w:sz w:val="36"/>
        </w:rPr>
      </w:pPr>
      <w:bookmarkStart w:id="1" w:name="_Toc34550523"/>
      <w:bookmarkStart w:id="2" w:name="_Toc34550512"/>
      <w:bookmarkStart w:id="3" w:name="_Toc34550501"/>
      <w:bookmarkStart w:id="4" w:name="_Toc34550490"/>
      <w:bookmarkStart w:id="5" w:name="_Toc4045721"/>
      <w:r w:rsidRPr="007B4842">
        <w:rPr>
          <w:sz w:val="36"/>
        </w:rPr>
        <w:t>Heriot-Watt University</w:t>
      </w:r>
      <w:bookmarkEnd w:id="1"/>
      <w:bookmarkEnd w:id="2"/>
      <w:bookmarkEnd w:id="3"/>
      <w:bookmarkEnd w:id="4"/>
      <w:bookmarkEnd w:id="5"/>
    </w:p>
    <w:p w:rsidR="00DB447C" w:rsidRPr="007B4842" w:rsidRDefault="00DB447C" w:rsidP="00A33F7C">
      <w:pPr>
        <w:jc w:val="center"/>
        <w:rPr>
          <w:sz w:val="36"/>
        </w:rPr>
      </w:pPr>
      <w:r w:rsidRPr="007B4842">
        <w:rPr>
          <w:sz w:val="36"/>
        </w:rPr>
        <w:t>Supervisor: Patricia Vargas</w:t>
      </w:r>
    </w:p>
    <w:p w:rsidR="00DB447C" w:rsidRDefault="00DB447C" w:rsidP="00A33F7C">
      <w:pPr>
        <w:jc w:val="center"/>
        <w:rPr>
          <w:sz w:val="36"/>
        </w:rPr>
      </w:pPr>
      <w:r w:rsidRPr="007B4842">
        <w:rPr>
          <w:sz w:val="36"/>
        </w:rPr>
        <w:t>Co-Supervisor: Sandy Louchart</w:t>
      </w:r>
    </w:p>
    <w:p w:rsidR="00DB447C" w:rsidRPr="007B4842" w:rsidRDefault="00DB447C" w:rsidP="00A33F7C">
      <w:pPr>
        <w:jc w:val="center"/>
        <w:rPr>
          <w:sz w:val="36"/>
        </w:rPr>
      </w:pPr>
      <w:r>
        <w:rPr>
          <w:sz w:val="36"/>
        </w:rPr>
        <w:t>Second Marker: Murdoch Gabbay</w:t>
      </w:r>
    </w:p>
    <w:p w:rsidR="00DB447C" w:rsidRPr="007B4842" w:rsidRDefault="00DB447C" w:rsidP="00A33F7C">
      <w:pPr>
        <w:jc w:val="center"/>
        <w:rPr>
          <w:sz w:val="36"/>
        </w:rPr>
      </w:pPr>
      <w:bookmarkStart w:id="6" w:name="_Toc34550524"/>
      <w:bookmarkStart w:id="7" w:name="_Toc34550513"/>
      <w:bookmarkStart w:id="8" w:name="_Toc34550502"/>
      <w:bookmarkStart w:id="9" w:name="_Toc34550491"/>
      <w:bookmarkStart w:id="10" w:name="_Toc4045722"/>
      <w:r>
        <w:rPr>
          <w:sz w:val="36"/>
        </w:rPr>
        <w:t xml:space="preserve">August </w:t>
      </w:r>
      <w:r w:rsidRPr="007B4842">
        <w:rPr>
          <w:sz w:val="36"/>
        </w:rPr>
        <w:t>2013</w:t>
      </w:r>
      <w:bookmarkEnd w:id="6"/>
      <w:bookmarkEnd w:id="7"/>
      <w:bookmarkEnd w:id="8"/>
      <w:bookmarkEnd w:id="9"/>
      <w:bookmarkEnd w:id="10"/>
    </w:p>
    <w:p w:rsidR="00DB447C" w:rsidRDefault="00DB447C" w:rsidP="00A33F7C">
      <w:pPr>
        <w:spacing w:after="200" w:line="276" w:lineRule="auto"/>
        <w:jc w:val="center"/>
      </w:pPr>
      <w:r>
        <w:br w:type="page"/>
      </w:r>
    </w:p>
    <w:p w:rsidR="00DB447C" w:rsidRPr="001B3533" w:rsidRDefault="00DB447C" w:rsidP="00A33F7C">
      <w:pPr>
        <w:pStyle w:val="Title"/>
        <w:rPr>
          <w:rFonts w:ascii="Arial" w:hAnsi="Arial" w:cs="Arial"/>
        </w:rPr>
      </w:pPr>
      <w:r w:rsidRPr="001B3533">
        <w:rPr>
          <w:rFonts w:ascii="Arial" w:hAnsi="Arial" w:cs="Arial"/>
        </w:rPr>
        <w:lastRenderedPageBreak/>
        <w:t>DECLARATION</w:t>
      </w:r>
    </w:p>
    <w:p w:rsidR="00DB447C" w:rsidRDefault="00DB447C" w:rsidP="00A33F7C">
      <w:r w:rsidRPr="001E042F">
        <w:t xml:space="preserve">  I, Callum </w:t>
      </w:r>
      <w:proofErr w:type="gramStart"/>
      <w:r w:rsidRPr="001E042F">
        <w:t xml:space="preserve">Terris </w:t>
      </w:r>
      <w:r>
        <w:t> </w:t>
      </w:r>
      <w:r w:rsidRPr="001E042F">
        <w:t>confirm</w:t>
      </w:r>
      <w:proofErr w:type="gramEnd"/>
      <w:r w:rsidRPr="001E042F">
        <w:t xml:space="preserve">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t>ployed is included.</w:t>
      </w:r>
      <w:r>
        <w:br/>
        <w:t xml:space="preserve"> Signed</w:t>
      </w:r>
      <w:proofErr w:type="gramStart"/>
      <w:r>
        <w:t>:</w:t>
      </w:r>
      <w:r w:rsidRPr="001E042F">
        <w:t>..............................................................</w:t>
      </w:r>
      <w:r>
        <w:t>....</w:t>
      </w:r>
      <w:proofErr w:type="gramEnd"/>
    </w:p>
    <w:p w:rsidR="00DB447C" w:rsidRPr="00A361FD" w:rsidRDefault="00DB447C" w:rsidP="00A33F7C">
      <w:pPr>
        <w:rPr>
          <w:shd w:val="clear" w:color="auto" w:fill="FFFFFF"/>
        </w:rPr>
      </w:pPr>
      <w:r>
        <w:t xml:space="preserve"> </w:t>
      </w:r>
      <w:r w:rsidRPr="001E042F">
        <w:t>Date: ......................................................................</w:t>
      </w:r>
      <w:r w:rsidRPr="00FB424A">
        <w:rPr>
          <w:shd w:val="clear" w:color="auto" w:fill="FFFFFF"/>
        </w:rPr>
        <w:t xml:space="preserve"> ''</w:t>
      </w:r>
    </w:p>
    <w:p w:rsidR="00DB447C" w:rsidRPr="00B3458C" w:rsidRDefault="00DB447C" w:rsidP="00A33F7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DB447C" w:rsidRDefault="00DB447C" w:rsidP="00A33F7C">
      <w:pPr>
        <w:pStyle w:val="TOCHeading"/>
        <w:ind w:left="432" w:hanging="432"/>
      </w:pPr>
      <w:r>
        <w:lastRenderedPageBreak/>
        <w:t>Abstract</w:t>
      </w:r>
    </w:p>
    <w:p w:rsidR="00DB447C" w:rsidRDefault="00DB447C" w:rsidP="00A33F7C">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DB447C" w:rsidRDefault="00DB447C" w:rsidP="00A33F7C">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DB447C" w:rsidRDefault="00DB447C" w:rsidP="00A33F7C">
      <w:r>
        <w:t xml:space="preserve">The goal of this project is to allow any external application to be connected to the interface and to pass data to the game. The interface acts as middleware to interpret each side.  </w:t>
      </w:r>
    </w:p>
    <w:p w:rsidR="00DB447C" w:rsidRDefault="00DB447C" w:rsidP="00A33F7C">
      <w:pPr>
        <w:spacing w:after="200" w:line="276" w:lineRule="auto"/>
      </w:pPr>
      <w:r>
        <w:t>With this being a new area of research, obtaining literature for this has been difficult.</w:t>
      </w:r>
    </w:p>
    <w:p w:rsidR="00DB447C" w:rsidRDefault="00DB447C" w:rsidP="00A33F7C">
      <w:r>
        <w:br w:type="page"/>
      </w:r>
    </w:p>
    <w:p w:rsidR="00DB447C" w:rsidRDefault="00DB447C" w:rsidP="00A33F7C">
      <w:pPr>
        <w:pStyle w:val="PrefaceHeading"/>
        <w:jc w:val="both"/>
      </w:pPr>
      <w:r>
        <w:lastRenderedPageBreak/>
        <w:t xml:space="preserve">Contents </w:t>
      </w:r>
    </w:p>
    <w:p w:rsidR="006131B5" w:rsidRDefault="00DB447C">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4096313" w:history="1">
        <w:r w:rsidR="006131B5" w:rsidRPr="00BB5EC7">
          <w:rPr>
            <w:rStyle w:val="Hyperlink"/>
            <w:noProof/>
          </w:rPr>
          <w:t>1</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Introduction</w:t>
        </w:r>
        <w:r w:rsidR="006131B5">
          <w:rPr>
            <w:noProof/>
            <w:webHidden/>
          </w:rPr>
          <w:tab/>
        </w:r>
        <w:r w:rsidR="006131B5">
          <w:rPr>
            <w:noProof/>
            <w:webHidden/>
          </w:rPr>
          <w:fldChar w:fldCharType="begin"/>
        </w:r>
        <w:r w:rsidR="006131B5">
          <w:rPr>
            <w:noProof/>
            <w:webHidden/>
          </w:rPr>
          <w:instrText xml:space="preserve"> PAGEREF _Toc364096313 \h </w:instrText>
        </w:r>
        <w:r w:rsidR="006131B5">
          <w:rPr>
            <w:noProof/>
            <w:webHidden/>
          </w:rPr>
        </w:r>
        <w:r w:rsidR="006131B5">
          <w:rPr>
            <w:noProof/>
            <w:webHidden/>
          </w:rPr>
          <w:fldChar w:fldCharType="separate"/>
        </w:r>
        <w:r w:rsidR="006131B5">
          <w:rPr>
            <w:noProof/>
            <w:webHidden/>
          </w:rPr>
          <w:t>8</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14" w:history="1">
        <w:r w:rsidR="006131B5" w:rsidRPr="00BB5EC7">
          <w:rPr>
            <w:rStyle w:val="Hyperlink"/>
          </w:rPr>
          <w:t>1.1</w:t>
        </w:r>
        <w:r w:rsidR="006131B5">
          <w:rPr>
            <w:rFonts w:asciiTheme="minorHAnsi" w:eastAsiaTheme="minorEastAsia" w:hAnsiTheme="minorHAnsi" w:cstheme="minorBidi"/>
            <w:b w:val="0"/>
            <w:bCs w:val="0"/>
            <w:szCs w:val="22"/>
          </w:rPr>
          <w:tab/>
        </w:r>
        <w:r w:rsidR="006131B5" w:rsidRPr="00BB5EC7">
          <w:rPr>
            <w:rStyle w:val="Hyperlink"/>
          </w:rPr>
          <w:t>Motivation</w:t>
        </w:r>
        <w:r w:rsidR="006131B5">
          <w:rPr>
            <w:webHidden/>
          </w:rPr>
          <w:tab/>
        </w:r>
        <w:r w:rsidR="006131B5">
          <w:rPr>
            <w:webHidden/>
          </w:rPr>
          <w:fldChar w:fldCharType="begin"/>
        </w:r>
        <w:r w:rsidR="006131B5">
          <w:rPr>
            <w:webHidden/>
          </w:rPr>
          <w:instrText xml:space="preserve"> PAGEREF _Toc364096314 \h </w:instrText>
        </w:r>
        <w:r w:rsidR="006131B5">
          <w:rPr>
            <w:webHidden/>
          </w:rPr>
        </w:r>
        <w:r w:rsidR="006131B5">
          <w:rPr>
            <w:webHidden/>
          </w:rPr>
          <w:fldChar w:fldCharType="separate"/>
        </w:r>
        <w:r w:rsidR="006131B5">
          <w:rPr>
            <w:webHidden/>
          </w:rPr>
          <w:t>8</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15" w:history="1">
        <w:r w:rsidR="006131B5" w:rsidRPr="00BB5EC7">
          <w:rPr>
            <w:rStyle w:val="Hyperlink"/>
          </w:rPr>
          <w:t>1.2</w:t>
        </w:r>
        <w:r w:rsidR="006131B5">
          <w:rPr>
            <w:rFonts w:asciiTheme="minorHAnsi" w:eastAsiaTheme="minorEastAsia" w:hAnsiTheme="minorHAnsi" w:cstheme="minorBidi"/>
            <w:b w:val="0"/>
            <w:bCs w:val="0"/>
            <w:szCs w:val="22"/>
          </w:rPr>
          <w:tab/>
        </w:r>
        <w:r w:rsidR="006131B5" w:rsidRPr="00BB5EC7">
          <w:rPr>
            <w:rStyle w:val="Hyperlink"/>
          </w:rPr>
          <w:t>Objectives</w:t>
        </w:r>
        <w:r w:rsidR="006131B5">
          <w:rPr>
            <w:webHidden/>
          </w:rPr>
          <w:tab/>
        </w:r>
        <w:r w:rsidR="006131B5">
          <w:rPr>
            <w:webHidden/>
          </w:rPr>
          <w:fldChar w:fldCharType="begin"/>
        </w:r>
        <w:r w:rsidR="006131B5">
          <w:rPr>
            <w:webHidden/>
          </w:rPr>
          <w:instrText xml:space="preserve"> PAGEREF _Toc364096315 \h </w:instrText>
        </w:r>
        <w:r w:rsidR="006131B5">
          <w:rPr>
            <w:webHidden/>
          </w:rPr>
        </w:r>
        <w:r w:rsidR="006131B5">
          <w:rPr>
            <w:webHidden/>
          </w:rPr>
          <w:fldChar w:fldCharType="separate"/>
        </w:r>
        <w:r w:rsidR="006131B5">
          <w:rPr>
            <w:webHidden/>
          </w:rPr>
          <w:t>8</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16" w:history="1">
        <w:r w:rsidR="006131B5" w:rsidRPr="00BB5EC7">
          <w:rPr>
            <w:rStyle w:val="Hyperlink"/>
            <w:noProof/>
          </w:rPr>
          <w:t>2</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Literature Review</w:t>
        </w:r>
        <w:r w:rsidR="006131B5">
          <w:rPr>
            <w:noProof/>
            <w:webHidden/>
          </w:rPr>
          <w:tab/>
        </w:r>
        <w:r w:rsidR="006131B5">
          <w:rPr>
            <w:noProof/>
            <w:webHidden/>
          </w:rPr>
          <w:fldChar w:fldCharType="begin"/>
        </w:r>
        <w:r w:rsidR="006131B5">
          <w:rPr>
            <w:noProof/>
            <w:webHidden/>
          </w:rPr>
          <w:instrText xml:space="preserve"> PAGEREF _Toc364096316 \h </w:instrText>
        </w:r>
        <w:r w:rsidR="006131B5">
          <w:rPr>
            <w:noProof/>
            <w:webHidden/>
          </w:rPr>
        </w:r>
        <w:r w:rsidR="006131B5">
          <w:rPr>
            <w:noProof/>
            <w:webHidden/>
          </w:rPr>
          <w:fldChar w:fldCharType="separate"/>
        </w:r>
        <w:r w:rsidR="006131B5">
          <w:rPr>
            <w:noProof/>
            <w:webHidden/>
          </w:rPr>
          <w:t>10</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17" w:history="1">
        <w:r w:rsidR="006131B5" w:rsidRPr="00BB5EC7">
          <w:rPr>
            <w:rStyle w:val="Hyperlink"/>
          </w:rPr>
          <w:t>2.1</w:t>
        </w:r>
        <w:r w:rsidR="006131B5">
          <w:rPr>
            <w:rFonts w:asciiTheme="minorHAnsi" w:eastAsiaTheme="minorEastAsia" w:hAnsiTheme="minorHAnsi" w:cstheme="minorBidi"/>
            <w:b w:val="0"/>
            <w:bCs w:val="0"/>
            <w:szCs w:val="22"/>
          </w:rPr>
          <w:tab/>
        </w:r>
        <w:r w:rsidR="006131B5" w:rsidRPr="00BB5EC7">
          <w:rPr>
            <w:rStyle w:val="Hyperlink"/>
          </w:rPr>
          <w:t>Game Engines</w:t>
        </w:r>
        <w:r w:rsidR="006131B5">
          <w:rPr>
            <w:webHidden/>
          </w:rPr>
          <w:tab/>
        </w:r>
        <w:r w:rsidR="006131B5">
          <w:rPr>
            <w:webHidden/>
          </w:rPr>
          <w:fldChar w:fldCharType="begin"/>
        </w:r>
        <w:r w:rsidR="006131B5">
          <w:rPr>
            <w:webHidden/>
          </w:rPr>
          <w:instrText xml:space="preserve"> PAGEREF _Toc364096317 \h </w:instrText>
        </w:r>
        <w:r w:rsidR="006131B5">
          <w:rPr>
            <w:webHidden/>
          </w:rPr>
        </w:r>
        <w:r w:rsidR="006131B5">
          <w:rPr>
            <w:webHidden/>
          </w:rPr>
          <w:fldChar w:fldCharType="separate"/>
        </w:r>
        <w:r w:rsidR="006131B5">
          <w:rPr>
            <w:webHidden/>
          </w:rPr>
          <w:t>10</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18" w:history="1">
        <w:r w:rsidR="006131B5" w:rsidRPr="00BB5EC7">
          <w:rPr>
            <w:rStyle w:val="Hyperlink"/>
          </w:rPr>
          <w:t>2.2</w:t>
        </w:r>
        <w:r w:rsidR="006131B5">
          <w:rPr>
            <w:rFonts w:asciiTheme="minorHAnsi" w:eastAsiaTheme="minorEastAsia" w:hAnsiTheme="minorHAnsi" w:cstheme="minorBidi"/>
            <w:b w:val="0"/>
            <w:bCs w:val="0"/>
            <w:szCs w:val="22"/>
          </w:rPr>
          <w:tab/>
        </w:r>
        <w:r w:rsidR="006131B5" w:rsidRPr="00BB5EC7">
          <w:rPr>
            <w:rStyle w:val="Hyperlink"/>
          </w:rPr>
          <w:t>Current Game Standards</w:t>
        </w:r>
        <w:r w:rsidR="006131B5">
          <w:rPr>
            <w:webHidden/>
          </w:rPr>
          <w:tab/>
        </w:r>
        <w:r w:rsidR="006131B5">
          <w:rPr>
            <w:webHidden/>
          </w:rPr>
          <w:fldChar w:fldCharType="begin"/>
        </w:r>
        <w:r w:rsidR="006131B5">
          <w:rPr>
            <w:webHidden/>
          </w:rPr>
          <w:instrText xml:space="preserve"> PAGEREF _Toc364096318 \h </w:instrText>
        </w:r>
        <w:r w:rsidR="006131B5">
          <w:rPr>
            <w:webHidden/>
          </w:rPr>
        </w:r>
        <w:r w:rsidR="006131B5">
          <w:rPr>
            <w:webHidden/>
          </w:rPr>
          <w:fldChar w:fldCharType="separate"/>
        </w:r>
        <w:r w:rsidR="006131B5">
          <w:rPr>
            <w:webHidden/>
          </w:rPr>
          <w:t>13</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19" w:history="1">
        <w:r w:rsidR="006131B5" w:rsidRPr="00BB5EC7">
          <w:rPr>
            <w:rStyle w:val="Hyperlink"/>
          </w:rPr>
          <w:t>2.3</w:t>
        </w:r>
        <w:r w:rsidR="006131B5">
          <w:rPr>
            <w:rFonts w:asciiTheme="minorHAnsi" w:eastAsiaTheme="minorEastAsia" w:hAnsiTheme="minorHAnsi" w:cstheme="minorBidi"/>
            <w:b w:val="0"/>
            <w:bCs w:val="0"/>
            <w:szCs w:val="22"/>
          </w:rPr>
          <w:tab/>
        </w:r>
        <w:r w:rsidR="006131B5" w:rsidRPr="00BB5EC7">
          <w:rPr>
            <w:rStyle w:val="Hyperlink"/>
          </w:rPr>
          <w:t>Evolutionary Games</w:t>
        </w:r>
        <w:r w:rsidR="006131B5">
          <w:rPr>
            <w:webHidden/>
          </w:rPr>
          <w:tab/>
        </w:r>
        <w:r w:rsidR="006131B5">
          <w:rPr>
            <w:webHidden/>
          </w:rPr>
          <w:fldChar w:fldCharType="begin"/>
        </w:r>
        <w:r w:rsidR="006131B5">
          <w:rPr>
            <w:webHidden/>
          </w:rPr>
          <w:instrText xml:space="preserve"> PAGEREF _Toc364096319 \h </w:instrText>
        </w:r>
        <w:r w:rsidR="006131B5">
          <w:rPr>
            <w:webHidden/>
          </w:rPr>
        </w:r>
        <w:r w:rsidR="006131B5">
          <w:rPr>
            <w:webHidden/>
          </w:rPr>
          <w:fldChar w:fldCharType="separate"/>
        </w:r>
        <w:r w:rsidR="006131B5">
          <w:rPr>
            <w:webHidden/>
          </w:rPr>
          <w:t>15</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0" w:history="1">
        <w:r w:rsidR="006131B5" w:rsidRPr="00BB5EC7">
          <w:rPr>
            <w:rStyle w:val="Hyperlink"/>
          </w:rPr>
          <w:t>2.4</w:t>
        </w:r>
        <w:r w:rsidR="006131B5">
          <w:rPr>
            <w:rFonts w:asciiTheme="minorHAnsi" w:eastAsiaTheme="minorEastAsia" w:hAnsiTheme="minorHAnsi" w:cstheme="minorBidi"/>
            <w:b w:val="0"/>
            <w:bCs w:val="0"/>
            <w:szCs w:val="22"/>
          </w:rPr>
          <w:tab/>
        </w:r>
        <w:r w:rsidR="006131B5" w:rsidRPr="00BB5EC7">
          <w:rPr>
            <w:rStyle w:val="Hyperlink"/>
          </w:rPr>
          <w:t>Neural Networks</w:t>
        </w:r>
        <w:r w:rsidR="006131B5">
          <w:rPr>
            <w:webHidden/>
          </w:rPr>
          <w:tab/>
        </w:r>
        <w:r w:rsidR="006131B5">
          <w:rPr>
            <w:webHidden/>
          </w:rPr>
          <w:fldChar w:fldCharType="begin"/>
        </w:r>
        <w:r w:rsidR="006131B5">
          <w:rPr>
            <w:webHidden/>
          </w:rPr>
          <w:instrText xml:space="preserve"> PAGEREF _Toc364096320 \h </w:instrText>
        </w:r>
        <w:r w:rsidR="006131B5">
          <w:rPr>
            <w:webHidden/>
          </w:rPr>
        </w:r>
        <w:r w:rsidR="006131B5">
          <w:rPr>
            <w:webHidden/>
          </w:rPr>
          <w:fldChar w:fldCharType="separate"/>
        </w:r>
        <w:r w:rsidR="006131B5">
          <w:rPr>
            <w:webHidden/>
          </w:rPr>
          <w:t>18</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1" w:history="1">
        <w:r w:rsidR="006131B5" w:rsidRPr="00BB5EC7">
          <w:rPr>
            <w:rStyle w:val="Hyperlink"/>
          </w:rPr>
          <w:t>2.5</w:t>
        </w:r>
        <w:r w:rsidR="006131B5">
          <w:rPr>
            <w:rFonts w:asciiTheme="minorHAnsi" w:eastAsiaTheme="minorEastAsia" w:hAnsiTheme="minorHAnsi" w:cstheme="minorBidi"/>
            <w:b w:val="0"/>
            <w:bCs w:val="0"/>
            <w:szCs w:val="22"/>
          </w:rPr>
          <w:tab/>
        </w:r>
        <w:r w:rsidR="006131B5" w:rsidRPr="00BB5EC7">
          <w:rPr>
            <w:rStyle w:val="Hyperlink"/>
          </w:rPr>
          <w:t>Interfacing In-between Games</w:t>
        </w:r>
        <w:r w:rsidR="006131B5">
          <w:rPr>
            <w:webHidden/>
          </w:rPr>
          <w:tab/>
        </w:r>
        <w:r w:rsidR="006131B5">
          <w:rPr>
            <w:webHidden/>
          </w:rPr>
          <w:fldChar w:fldCharType="begin"/>
        </w:r>
        <w:r w:rsidR="006131B5">
          <w:rPr>
            <w:webHidden/>
          </w:rPr>
          <w:instrText xml:space="preserve"> PAGEREF _Toc364096321 \h </w:instrText>
        </w:r>
        <w:r w:rsidR="006131B5">
          <w:rPr>
            <w:webHidden/>
          </w:rPr>
        </w:r>
        <w:r w:rsidR="006131B5">
          <w:rPr>
            <w:webHidden/>
          </w:rPr>
          <w:fldChar w:fldCharType="separate"/>
        </w:r>
        <w:r w:rsidR="006131B5">
          <w:rPr>
            <w:webHidden/>
          </w:rPr>
          <w:t>22</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2" w:history="1">
        <w:r w:rsidR="006131B5" w:rsidRPr="00BB5EC7">
          <w:rPr>
            <w:rStyle w:val="Hyperlink"/>
          </w:rPr>
          <w:t>2.6</w:t>
        </w:r>
        <w:r w:rsidR="006131B5">
          <w:rPr>
            <w:rFonts w:asciiTheme="minorHAnsi" w:eastAsiaTheme="minorEastAsia" w:hAnsiTheme="minorHAnsi" w:cstheme="minorBidi"/>
            <w:b w:val="0"/>
            <w:bCs w:val="0"/>
            <w:szCs w:val="22"/>
          </w:rPr>
          <w:tab/>
        </w:r>
        <w:r w:rsidR="006131B5" w:rsidRPr="00BB5EC7">
          <w:rPr>
            <w:rStyle w:val="Hyperlink"/>
          </w:rPr>
          <w:t>Literature Review Conclusion</w:t>
        </w:r>
        <w:r w:rsidR="006131B5">
          <w:rPr>
            <w:webHidden/>
          </w:rPr>
          <w:tab/>
        </w:r>
        <w:r w:rsidR="006131B5">
          <w:rPr>
            <w:webHidden/>
          </w:rPr>
          <w:fldChar w:fldCharType="begin"/>
        </w:r>
        <w:r w:rsidR="006131B5">
          <w:rPr>
            <w:webHidden/>
          </w:rPr>
          <w:instrText xml:space="preserve"> PAGEREF _Toc364096322 \h </w:instrText>
        </w:r>
        <w:r w:rsidR="006131B5">
          <w:rPr>
            <w:webHidden/>
          </w:rPr>
        </w:r>
        <w:r w:rsidR="006131B5">
          <w:rPr>
            <w:webHidden/>
          </w:rPr>
          <w:fldChar w:fldCharType="separate"/>
        </w:r>
        <w:r w:rsidR="006131B5">
          <w:rPr>
            <w:webHidden/>
          </w:rPr>
          <w:t>23</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23" w:history="1">
        <w:r w:rsidR="006131B5" w:rsidRPr="00BB5EC7">
          <w:rPr>
            <w:rStyle w:val="Hyperlink"/>
            <w:noProof/>
          </w:rPr>
          <w:t>3</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Requirements</w:t>
        </w:r>
        <w:r w:rsidR="006131B5">
          <w:rPr>
            <w:noProof/>
            <w:webHidden/>
          </w:rPr>
          <w:tab/>
        </w:r>
        <w:r w:rsidR="006131B5">
          <w:rPr>
            <w:noProof/>
            <w:webHidden/>
          </w:rPr>
          <w:fldChar w:fldCharType="begin"/>
        </w:r>
        <w:r w:rsidR="006131B5">
          <w:rPr>
            <w:noProof/>
            <w:webHidden/>
          </w:rPr>
          <w:instrText xml:space="preserve"> PAGEREF _Toc364096323 \h </w:instrText>
        </w:r>
        <w:r w:rsidR="006131B5">
          <w:rPr>
            <w:noProof/>
            <w:webHidden/>
          </w:rPr>
        </w:r>
        <w:r w:rsidR="006131B5">
          <w:rPr>
            <w:noProof/>
            <w:webHidden/>
          </w:rPr>
          <w:fldChar w:fldCharType="separate"/>
        </w:r>
        <w:r w:rsidR="006131B5">
          <w:rPr>
            <w:noProof/>
            <w:webHidden/>
          </w:rPr>
          <w:t>24</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4" w:history="1">
        <w:r w:rsidR="006131B5" w:rsidRPr="00BB5EC7">
          <w:rPr>
            <w:rStyle w:val="Hyperlink"/>
            <w:rFonts w:ascii="Times New Roman" w:hAnsi="Times New Roman"/>
          </w:rPr>
          <w:t>3.1</w:t>
        </w:r>
        <w:r w:rsidR="006131B5">
          <w:rPr>
            <w:rFonts w:asciiTheme="minorHAnsi" w:eastAsiaTheme="minorEastAsia" w:hAnsiTheme="minorHAnsi" w:cstheme="minorBidi"/>
            <w:b w:val="0"/>
            <w:bCs w:val="0"/>
            <w:szCs w:val="22"/>
          </w:rPr>
          <w:tab/>
        </w:r>
        <w:r w:rsidR="006131B5" w:rsidRPr="00BB5EC7">
          <w:rPr>
            <w:rStyle w:val="Hyperlink"/>
            <w:rFonts w:ascii="Times New Roman" w:hAnsi="Times New Roman"/>
          </w:rPr>
          <w:t>Risk Assessment</w:t>
        </w:r>
        <w:r w:rsidR="006131B5">
          <w:rPr>
            <w:webHidden/>
          </w:rPr>
          <w:tab/>
        </w:r>
        <w:r w:rsidR="006131B5">
          <w:rPr>
            <w:webHidden/>
          </w:rPr>
          <w:fldChar w:fldCharType="begin"/>
        </w:r>
        <w:r w:rsidR="006131B5">
          <w:rPr>
            <w:webHidden/>
          </w:rPr>
          <w:instrText xml:space="preserve"> PAGEREF _Toc364096324 \h </w:instrText>
        </w:r>
        <w:r w:rsidR="006131B5">
          <w:rPr>
            <w:webHidden/>
          </w:rPr>
        </w:r>
        <w:r w:rsidR="006131B5">
          <w:rPr>
            <w:webHidden/>
          </w:rPr>
          <w:fldChar w:fldCharType="separate"/>
        </w:r>
        <w:r w:rsidR="006131B5">
          <w:rPr>
            <w:webHidden/>
          </w:rPr>
          <w:t>24</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5" w:history="1">
        <w:r w:rsidR="006131B5" w:rsidRPr="00BB5EC7">
          <w:rPr>
            <w:rStyle w:val="Hyperlink"/>
            <w:rFonts w:ascii="Times New Roman" w:hAnsi="Times New Roman"/>
          </w:rPr>
          <w:t>3.2</w:t>
        </w:r>
        <w:r w:rsidR="006131B5">
          <w:rPr>
            <w:rFonts w:asciiTheme="minorHAnsi" w:eastAsiaTheme="minorEastAsia" w:hAnsiTheme="minorHAnsi" w:cstheme="minorBidi"/>
            <w:b w:val="0"/>
            <w:bCs w:val="0"/>
            <w:szCs w:val="22"/>
          </w:rPr>
          <w:tab/>
        </w:r>
        <w:r w:rsidR="006131B5" w:rsidRPr="00BB5EC7">
          <w:rPr>
            <w:rStyle w:val="Hyperlink"/>
            <w:rFonts w:ascii="Times New Roman" w:hAnsi="Times New Roman"/>
          </w:rPr>
          <w:t>Performance Assessment</w:t>
        </w:r>
        <w:r w:rsidR="006131B5">
          <w:rPr>
            <w:webHidden/>
          </w:rPr>
          <w:tab/>
        </w:r>
        <w:r w:rsidR="006131B5">
          <w:rPr>
            <w:webHidden/>
          </w:rPr>
          <w:fldChar w:fldCharType="begin"/>
        </w:r>
        <w:r w:rsidR="006131B5">
          <w:rPr>
            <w:webHidden/>
          </w:rPr>
          <w:instrText xml:space="preserve"> PAGEREF _Toc364096325 \h </w:instrText>
        </w:r>
        <w:r w:rsidR="006131B5">
          <w:rPr>
            <w:webHidden/>
          </w:rPr>
        </w:r>
        <w:r w:rsidR="006131B5">
          <w:rPr>
            <w:webHidden/>
          </w:rPr>
          <w:fldChar w:fldCharType="separate"/>
        </w:r>
        <w:r w:rsidR="006131B5">
          <w:rPr>
            <w:webHidden/>
          </w:rPr>
          <w:t>24</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6" w:history="1">
        <w:r w:rsidR="006131B5" w:rsidRPr="00BB5EC7">
          <w:rPr>
            <w:rStyle w:val="Hyperlink"/>
          </w:rPr>
          <w:t>3.3</w:t>
        </w:r>
        <w:r w:rsidR="006131B5">
          <w:rPr>
            <w:rFonts w:asciiTheme="minorHAnsi" w:eastAsiaTheme="minorEastAsia" w:hAnsiTheme="minorHAnsi" w:cstheme="minorBidi"/>
            <w:b w:val="0"/>
            <w:bCs w:val="0"/>
            <w:szCs w:val="22"/>
          </w:rPr>
          <w:tab/>
        </w:r>
        <w:r w:rsidR="006131B5" w:rsidRPr="00BB5EC7">
          <w:rPr>
            <w:rStyle w:val="Hyperlink"/>
          </w:rPr>
          <w:t>Requirements</w:t>
        </w:r>
        <w:r w:rsidR="006131B5">
          <w:rPr>
            <w:webHidden/>
          </w:rPr>
          <w:tab/>
        </w:r>
        <w:r w:rsidR="006131B5">
          <w:rPr>
            <w:webHidden/>
          </w:rPr>
          <w:fldChar w:fldCharType="begin"/>
        </w:r>
        <w:r w:rsidR="006131B5">
          <w:rPr>
            <w:webHidden/>
          </w:rPr>
          <w:instrText xml:space="preserve"> PAGEREF _Toc364096326 \h </w:instrText>
        </w:r>
        <w:r w:rsidR="006131B5">
          <w:rPr>
            <w:webHidden/>
          </w:rPr>
        </w:r>
        <w:r w:rsidR="006131B5">
          <w:rPr>
            <w:webHidden/>
          </w:rPr>
          <w:fldChar w:fldCharType="separate"/>
        </w:r>
        <w:r w:rsidR="006131B5">
          <w:rPr>
            <w:webHidden/>
          </w:rPr>
          <w:t>25</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7" w:history="1">
        <w:r w:rsidR="006131B5" w:rsidRPr="00BB5EC7">
          <w:rPr>
            <w:rStyle w:val="Hyperlink"/>
          </w:rPr>
          <w:t>3.4</w:t>
        </w:r>
        <w:r w:rsidR="006131B5">
          <w:rPr>
            <w:rFonts w:asciiTheme="minorHAnsi" w:eastAsiaTheme="minorEastAsia" w:hAnsiTheme="minorHAnsi" w:cstheme="minorBidi"/>
            <w:b w:val="0"/>
            <w:bCs w:val="0"/>
            <w:szCs w:val="22"/>
          </w:rPr>
          <w:tab/>
        </w:r>
        <w:r w:rsidR="006131B5" w:rsidRPr="00BB5EC7">
          <w:rPr>
            <w:rStyle w:val="Hyperlink"/>
            <w:rFonts w:ascii="Times New Roman" w:hAnsi="Times New Roman"/>
          </w:rPr>
          <w:t>Required Tools</w:t>
        </w:r>
        <w:r w:rsidR="006131B5">
          <w:rPr>
            <w:webHidden/>
          </w:rPr>
          <w:tab/>
        </w:r>
        <w:r w:rsidR="006131B5">
          <w:rPr>
            <w:webHidden/>
          </w:rPr>
          <w:fldChar w:fldCharType="begin"/>
        </w:r>
        <w:r w:rsidR="006131B5">
          <w:rPr>
            <w:webHidden/>
          </w:rPr>
          <w:instrText xml:space="preserve"> PAGEREF _Toc364096327 \h </w:instrText>
        </w:r>
        <w:r w:rsidR="006131B5">
          <w:rPr>
            <w:webHidden/>
          </w:rPr>
        </w:r>
        <w:r w:rsidR="006131B5">
          <w:rPr>
            <w:webHidden/>
          </w:rPr>
          <w:fldChar w:fldCharType="separate"/>
        </w:r>
        <w:r w:rsidR="006131B5">
          <w:rPr>
            <w:webHidden/>
          </w:rPr>
          <w:t>28</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28" w:history="1">
        <w:r w:rsidR="006131B5" w:rsidRPr="00BB5EC7">
          <w:rPr>
            <w:rStyle w:val="Hyperlink"/>
            <w:noProof/>
          </w:rPr>
          <w:t>4</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Professional, Legal and Ethical Issues</w:t>
        </w:r>
        <w:r w:rsidR="006131B5">
          <w:rPr>
            <w:noProof/>
            <w:webHidden/>
          </w:rPr>
          <w:tab/>
        </w:r>
        <w:r w:rsidR="006131B5">
          <w:rPr>
            <w:noProof/>
            <w:webHidden/>
          </w:rPr>
          <w:fldChar w:fldCharType="begin"/>
        </w:r>
        <w:r w:rsidR="006131B5">
          <w:rPr>
            <w:noProof/>
            <w:webHidden/>
          </w:rPr>
          <w:instrText xml:space="preserve"> PAGEREF _Toc364096328 \h </w:instrText>
        </w:r>
        <w:r w:rsidR="006131B5">
          <w:rPr>
            <w:noProof/>
            <w:webHidden/>
          </w:rPr>
        </w:r>
        <w:r w:rsidR="006131B5">
          <w:rPr>
            <w:noProof/>
            <w:webHidden/>
          </w:rPr>
          <w:fldChar w:fldCharType="separate"/>
        </w:r>
        <w:r w:rsidR="006131B5">
          <w:rPr>
            <w:noProof/>
            <w:webHidden/>
          </w:rPr>
          <w:t>29</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29" w:history="1">
        <w:r w:rsidR="006131B5" w:rsidRPr="00BB5EC7">
          <w:rPr>
            <w:rStyle w:val="Hyperlink"/>
          </w:rPr>
          <w:t>4.1</w:t>
        </w:r>
        <w:r w:rsidR="006131B5">
          <w:rPr>
            <w:rFonts w:asciiTheme="minorHAnsi" w:eastAsiaTheme="minorEastAsia" w:hAnsiTheme="minorHAnsi" w:cstheme="minorBidi"/>
            <w:b w:val="0"/>
            <w:bCs w:val="0"/>
            <w:szCs w:val="22"/>
          </w:rPr>
          <w:tab/>
        </w:r>
        <w:r w:rsidR="006131B5" w:rsidRPr="00BB5EC7">
          <w:rPr>
            <w:rStyle w:val="Hyperlink"/>
          </w:rPr>
          <w:t>Professional Issues</w:t>
        </w:r>
        <w:r w:rsidR="006131B5">
          <w:rPr>
            <w:webHidden/>
          </w:rPr>
          <w:tab/>
        </w:r>
        <w:r w:rsidR="006131B5">
          <w:rPr>
            <w:webHidden/>
          </w:rPr>
          <w:fldChar w:fldCharType="begin"/>
        </w:r>
        <w:r w:rsidR="006131B5">
          <w:rPr>
            <w:webHidden/>
          </w:rPr>
          <w:instrText xml:space="preserve"> PAGEREF _Toc364096329 \h </w:instrText>
        </w:r>
        <w:r w:rsidR="006131B5">
          <w:rPr>
            <w:webHidden/>
          </w:rPr>
        </w:r>
        <w:r w:rsidR="006131B5">
          <w:rPr>
            <w:webHidden/>
          </w:rPr>
          <w:fldChar w:fldCharType="separate"/>
        </w:r>
        <w:r w:rsidR="006131B5">
          <w:rPr>
            <w:webHidden/>
          </w:rPr>
          <w:t>29</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0" w:history="1">
        <w:r w:rsidR="006131B5" w:rsidRPr="00BB5EC7">
          <w:rPr>
            <w:rStyle w:val="Hyperlink"/>
          </w:rPr>
          <w:t>4.2</w:t>
        </w:r>
        <w:r w:rsidR="006131B5">
          <w:rPr>
            <w:rFonts w:asciiTheme="minorHAnsi" w:eastAsiaTheme="minorEastAsia" w:hAnsiTheme="minorHAnsi" w:cstheme="minorBidi"/>
            <w:b w:val="0"/>
            <w:bCs w:val="0"/>
            <w:szCs w:val="22"/>
          </w:rPr>
          <w:tab/>
        </w:r>
        <w:r w:rsidR="006131B5" w:rsidRPr="00BB5EC7">
          <w:rPr>
            <w:rStyle w:val="Hyperlink"/>
          </w:rPr>
          <w:t>Legal Issues</w:t>
        </w:r>
        <w:r w:rsidR="006131B5">
          <w:rPr>
            <w:webHidden/>
          </w:rPr>
          <w:tab/>
        </w:r>
        <w:r w:rsidR="006131B5">
          <w:rPr>
            <w:webHidden/>
          </w:rPr>
          <w:fldChar w:fldCharType="begin"/>
        </w:r>
        <w:r w:rsidR="006131B5">
          <w:rPr>
            <w:webHidden/>
          </w:rPr>
          <w:instrText xml:space="preserve"> PAGEREF _Toc364096330 \h </w:instrText>
        </w:r>
        <w:r w:rsidR="006131B5">
          <w:rPr>
            <w:webHidden/>
          </w:rPr>
        </w:r>
        <w:r w:rsidR="006131B5">
          <w:rPr>
            <w:webHidden/>
          </w:rPr>
          <w:fldChar w:fldCharType="separate"/>
        </w:r>
        <w:r w:rsidR="006131B5">
          <w:rPr>
            <w:webHidden/>
          </w:rPr>
          <w:t>29</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1" w:history="1">
        <w:r w:rsidR="006131B5" w:rsidRPr="00BB5EC7">
          <w:rPr>
            <w:rStyle w:val="Hyperlink"/>
          </w:rPr>
          <w:t>4.3</w:t>
        </w:r>
        <w:r w:rsidR="006131B5">
          <w:rPr>
            <w:rFonts w:asciiTheme="minorHAnsi" w:eastAsiaTheme="minorEastAsia" w:hAnsiTheme="minorHAnsi" w:cstheme="minorBidi"/>
            <w:b w:val="0"/>
            <w:bCs w:val="0"/>
            <w:szCs w:val="22"/>
          </w:rPr>
          <w:tab/>
        </w:r>
        <w:r w:rsidR="006131B5" w:rsidRPr="00BB5EC7">
          <w:rPr>
            <w:rStyle w:val="Hyperlink"/>
          </w:rPr>
          <w:t>Ethical Issues</w:t>
        </w:r>
        <w:r w:rsidR="006131B5">
          <w:rPr>
            <w:webHidden/>
          </w:rPr>
          <w:tab/>
        </w:r>
        <w:r w:rsidR="006131B5">
          <w:rPr>
            <w:webHidden/>
          </w:rPr>
          <w:fldChar w:fldCharType="begin"/>
        </w:r>
        <w:r w:rsidR="006131B5">
          <w:rPr>
            <w:webHidden/>
          </w:rPr>
          <w:instrText xml:space="preserve"> PAGEREF _Toc364096331 \h </w:instrText>
        </w:r>
        <w:r w:rsidR="006131B5">
          <w:rPr>
            <w:webHidden/>
          </w:rPr>
        </w:r>
        <w:r w:rsidR="006131B5">
          <w:rPr>
            <w:webHidden/>
          </w:rPr>
          <w:fldChar w:fldCharType="separate"/>
        </w:r>
        <w:r w:rsidR="006131B5">
          <w:rPr>
            <w:webHidden/>
          </w:rPr>
          <w:t>30</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32" w:history="1">
        <w:r w:rsidR="006131B5" w:rsidRPr="00BB5EC7">
          <w:rPr>
            <w:rStyle w:val="Hyperlink"/>
            <w:noProof/>
          </w:rPr>
          <w:t>5</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Methodology</w:t>
        </w:r>
        <w:r w:rsidR="006131B5">
          <w:rPr>
            <w:noProof/>
            <w:webHidden/>
          </w:rPr>
          <w:tab/>
        </w:r>
        <w:r w:rsidR="006131B5">
          <w:rPr>
            <w:noProof/>
            <w:webHidden/>
          </w:rPr>
          <w:fldChar w:fldCharType="begin"/>
        </w:r>
        <w:r w:rsidR="006131B5">
          <w:rPr>
            <w:noProof/>
            <w:webHidden/>
          </w:rPr>
          <w:instrText xml:space="preserve"> PAGEREF _Toc364096332 \h </w:instrText>
        </w:r>
        <w:r w:rsidR="006131B5">
          <w:rPr>
            <w:noProof/>
            <w:webHidden/>
          </w:rPr>
        </w:r>
        <w:r w:rsidR="006131B5">
          <w:rPr>
            <w:noProof/>
            <w:webHidden/>
          </w:rPr>
          <w:fldChar w:fldCharType="separate"/>
        </w:r>
        <w:r w:rsidR="006131B5">
          <w:rPr>
            <w:noProof/>
            <w:webHidden/>
          </w:rPr>
          <w:t>32</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3" w:history="1">
        <w:r w:rsidR="006131B5" w:rsidRPr="00BB5EC7">
          <w:rPr>
            <w:rStyle w:val="Hyperlink"/>
          </w:rPr>
          <w:t>5.1</w:t>
        </w:r>
        <w:r w:rsidR="006131B5">
          <w:rPr>
            <w:rFonts w:asciiTheme="minorHAnsi" w:eastAsiaTheme="minorEastAsia" w:hAnsiTheme="minorHAnsi" w:cstheme="minorBidi"/>
            <w:b w:val="0"/>
            <w:bCs w:val="0"/>
            <w:szCs w:val="22"/>
          </w:rPr>
          <w:tab/>
        </w:r>
        <w:r w:rsidR="006131B5" w:rsidRPr="00BB5EC7">
          <w:rPr>
            <w:rStyle w:val="Hyperlink"/>
          </w:rPr>
          <w:t>Overview of the system</w:t>
        </w:r>
        <w:r w:rsidR="006131B5">
          <w:rPr>
            <w:webHidden/>
          </w:rPr>
          <w:tab/>
        </w:r>
        <w:r w:rsidR="006131B5">
          <w:rPr>
            <w:webHidden/>
          </w:rPr>
          <w:fldChar w:fldCharType="begin"/>
        </w:r>
        <w:r w:rsidR="006131B5">
          <w:rPr>
            <w:webHidden/>
          </w:rPr>
          <w:instrText xml:space="preserve"> PAGEREF _Toc364096333 \h </w:instrText>
        </w:r>
        <w:r w:rsidR="006131B5">
          <w:rPr>
            <w:webHidden/>
          </w:rPr>
        </w:r>
        <w:r w:rsidR="006131B5">
          <w:rPr>
            <w:webHidden/>
          </w:rPr>
          <w:fldChar w:fldCharType="separate"/>
        </w:r>
        <w:r w:rsidR="006131B5">
          <w:rPr>
            <w:webHidden/>
          </w:rPr>
          <w:t>32</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4" w:history="1">
        <w:r w:rsidR="006131B5" w:rsidRPr="00BB5EC7">
          <w:rPr>
            <w:rStyle w:val="Hyperlink"/>
          </w:rPr>
          <w:t>Prototype Method</w:t>
        </w:r>
        <w:r w:rsidR="006131B5">
          <w:rPr>
            <w:webHidden/>
          </w:rPr>
          <w:tab/>
        </w:r>
        <w:r w:rsidR="006131B5">
          <w:rPr>
            <w:webHidden/>
          </w:rPr>
          <w:fldChar w:fldCharType="begin"/>
        </w:r>
        <w:r w:rsidR="006131B5">
          <w:rPr>
            <w:webHidden/>
          </w:rPr>
          <w:instrText xml:space="preserve"> PAGEREF _Toc364096334 \h </w:instrText>
        </w:r>
        <w:r w:rsidR="006131B5">
          <w:rPr>
            <w:webHidden/>
          </w:rPr>
        </w:r>
        <w:r w:rsidR="006131B5">
          <w:rPr>
            <w:webHidden/>
          </w:rPr>
          <w:fldChar w:fldCharType="separate"/>
        </w:r>
        <w:r w:rsidR="006131B5">
          <w:rPr>
            <w:webHidden/>
          </w:rPr>
          <w:t>32</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5" w:history="1">
        <w:r w:rsidR="006131B5" w:rsidRPr="00BB5EC7">
          <w:rPr>
            <w:rStyle w:val="Hyperlink"/>
          </w:rPr>
          <w:t>5.2</w:t>
        </w:r>
        <w:r w:rsidR="006131B5">
          <w:rPr>
            <w:rFonts w:asciiTheme="minorHAnsi" w:eastAsiaTheme="minorEastAsia" w:hAnsiTheme="minorHAnsi" w:cstheme="minorBidi"/>
            <w:b w:val="0"/>
            <w:bCs w:val="0"/>
            <w:szCs w:val="22"/>
          </w:rPr>
          <w:tab/>
        </w:r>
        <w:r w:rsidR="006131B5" w:rsidRPr="00BB5EC7">
          <w:rPr>
            <w:rStyle w:val="Hyperlink"/>
          </w:rPr>
          <w:t>Tutorial</w:t>
        </w:r>
        <w:r w:rsidR="006131B5">
          <w:rPr>
            <w:webHidden/>
          </w:rPr>
          <w:tab/>
        </w:r>
        <w:r w:rsidR="006131B5">
          <w:rPr>
            <w:webHidden/>
          </w:rPr>
          <w:fldChar w:fldCharType="begin"/>
        </w:r>
        <w:r w:rsidR="006131B5">
          <w:rPr>
            <w:webHidden/>
          </w:rPr>
          <w:instrText xml:space="preserve"> PAGEREF _Toc364096335 \h </w:instrText>
        </w:r>
        <w:r w:rsidR="006131B5">
          <w:rPr>
            <w:webHidden/>
          </w:rPr>
        </w:r>
        <w:r w:rsidR="006131B5">
          <w:rPr>
            <w:webHidden/>
          </w:rPr>
          <w:fldChar w:fldCharType="separate"/>
        </w:r>
        <w:r w:rsidR="006131B5">
          <w:rPr>
            <w:webHidden/>
          </w:rPr>
          <w:t>52</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36" w:history="1">
        <w:r w:rsidR="006131B5" w:rsidRPr="00BB5EC7">
          <w:rPr>
            <w:rStyle w:val="Hyperlink"/>
            <w:noProof/>
          </w:rPr>
          <w:t>6</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Discussion</w:t>
        </w:r>
        <w:r w:rsidR="006131B5">
          <w:rPr>
            <w:noProof/>
            <w:webHidden/>
          </w:rPr>
          <w:tab/>
        </w:r>
        <w:r w:rsidR="006131B5">
          <w:rPr>
            <w:noProof/>
            <w:webHidden/>
          </w:rPr>
          <w:fldChar w:fldCharType="begin"/>
        </w:r>
        <w:r w:rsidR="006131B5">
          <w:rPr>
            <w:noProof/>
            <w:webHidden/>
          </w:rPr>
          <w:instrText xml:space="preserve"> PAGEREF _Toc364096336 \h </w:instrText>
        </w:r>
        <w:r w:rsidR="006131B5">
          <w:rPr>
            <w:noProof/>
            <w:webHidden/>
          </w:rPr>
        </w:r>
        <w:r w:rsidR="006131B5">
          <w:rPr>
            <w:noProof/>
            <w:webHidden/>
          </w:rPr>
          <w:fldChar w:fldCharType="separate"/>
        </w:r>
        <w:r w:rsidR="006131B5">
          <w:rPr>
            <w:noProof/>
            <w:webHidden/>
          </w:rPr>
          <w:t>53</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7" w:history="1">
        <w:r w:rsidR="006131B5" w:rsidRPr="00BB5EC7">
          <w:rPr>
            <w:rStyle w:val="Hyperlink"/>
          </w:rPr>
          <w:t>6.1</w:t>
        </w:r>
        <w:r w:rsidR="006131B5">
          <w:rPr>
            <w:rFonts w:asciiTheme="minorHAnsi" w:eastAsiaTheme="minorEastAsia" w:hAnsiTheme="minorHAnsi" w:cstheme="minorBidi"/>
            <w:b w:val="0"/>
            <w:bCs w:val="0"/>
            <w:szCs w:val="22"/>
          </w:rPr>
          <w:tab/>
        </w:r>
        <w:r w:rsidR="006131B5" w:rsidRPr="00BB5EC7">
          <w:rPr>
            <w:rStyle w:val="Hyperlink"/>
          </w:rPr>
          <w:t>Differences</w:t>
        </w:r>
        <w:r w:rsidR="006131B5">
          <w:rPr>
            <w:webHidden/>
          </w:rPr>
          <w:tab/>
        </w:r>
        <w:r w:rsidR="006131B5">
          <w:rPr>
            <w:webHidden/>
          </w:rPr>
          <w:fldChar w:fldCharType="begin"/>
        </w:r>
        <w:r w:rsidR="006131B5">
          <w:rPr>
            <w:webHidden/>
          </w:rPr>
          <w:instrText xml:space="preserve"> PAGEREF _Toc364096337 \h </w:instrText>
        </w:r>
        <w:r w:rsidR="006131B5">
          <w:rPr>
            <w:webHidden/>
          </w:rPr>
        </w:r>
        <w:r w:rsidR="006131B5">
          <w:rPr>
            <w:webHidden/>
          </w:rPr>
          <w:fldChar w:fldCharType="separate"/>
        </w:r>
        <w:r w:rsidR="006131B5">
          <w:rPr>
            <w:webHidden/>
          </w:rPr>
          <w:t>53</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8" w:history="1">
        <w:r w:rsidR="006131B5" w:rsidRPr="00BB5EC7">
          <w:rPr>
            <w:rStyle w:val="Hyperlink"/>
          </w:rPr>
          <w:t>6.2</w:t>
        </w:r>
        <w:r w:rsidR="006131B5">
          <w:rPr>
            <w:rFonts w:asciiTheme="minorHAnsi" w:eastAsiaTheme="minorEastAsia" w:hAnsiTheme="minorHAnsi" w:cstheme="minorBidi"/>
            <w:b w:val="0"/>
            <w:bCs w:val="0"/>
            <w:szCs w:val="22"/>
          </w:rPr>
          <w:tab/>
        </w:r>
        <w:r w:rsidR="006131B5" w:rsidRPr="00BB5EC7">
          <w:rPr>
            <w:rStyle w:val="Hyperlink"/>
          </w:rPr>
          <w:t>Evaluation of Generalness</w:t>
        </w:r>
        <w:r w:rsidR="006131B5">
          <w:rPr>
            <w:webHidden/>
          </w:rPr>
          <w:tab/>
        </w:r>
        <w:r w:rsidR="006131B5">
          <w:rPr>
            <w:webHidden/>
          </w:rPr>
          <w:fldChar w:fldCharType="begin"/>
        </w:r>
        <w:r w:rsidR="006131B5">
          <w:rPr>
            <w:webHidden/>
          </w:rPr>
          <w:instrText xml:space="preserve"> PAGEREF _Toc364096338 \h </w:instrText>
        </w:r>
        <w:r w:rsidR="006131B5">
          <w:rPr>
            <w:webHidden/>
          </w:rPr>
        </w:r>
        <w:r w:rsidR="006131B5">
          <w:rPr>
            <w:webHidden/>
          </w:rPr>
          <w:fldChar w:fldCharType="separate"/>
        </w:r>
        <w:r w:rsidR="006131B5">
          <w:rPr>
            <w:webHidden/>
          </w:rPr>
          <w:t>54</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39" w:history="1">
        <w:r w:rsidR="006131B5" w:rsidRPr="00BB5EC7">
          <w:rPr>
            <w:rStyle w:val="Hyperlink"/>
          </w:rPr>
          <w:t>6.3</w:t>
        </w:r>
        <w:r w:rsidR="006131B5">
          <w:rPr>
            <w:rFonts w:asciiTheme="minorHAnsi" w:eastAsiaTheme="minorEastAsia" w:hAnsiTheme="minorHAnsi" w:cstheme="minorBidi"/>
            <w:b w:val="0"/>
            <w:bCs w:val="0"/>
            <w:szCs w:val="22"/>
          </w:rPr>
          <w:tab/>
        </w:r>
        <w:r w:rsidR="006131B5" w:rsidRPr="00BB5EC7">
          <w:rPr>
            <w:rStyle w:val="Hyperlink"/>
          </w:rPr>
          <w:t>Saving the ANN bot</w:t>
        </w:r>
        <w:r w:rsidR="006131B5">
          <w:rPr>
            <w:webHidden/>
          </w:rPr>
          <w:tab/>
        </w:r>
        <w:r w:rsidR="006131B5">
          <w:rPr>
            <w:webHidden/>
          </w:rPr>
          <w:fldChar w:fldCharType="begin"/>
        </w:r>
        <w:r w:rsidR="006131B5">
          <w:rPr>
            <w:webHidden/>
          </w:rPr>
          <w:instrText xml:space="preserve"> PAGEREF _Toc364096339 \h </w:instrText>
        </w:r>
        <w:r w:rsidR="006131B5">
          <w:rPr>
            <w:webHidden/>
          </w:rPr>
        </w:r>
        <w:r w:rsidR="006131B5">
          <w:rPr>
            <w:webHidden/>
          </w:rPr>
          <w:fldChar w:fldCharType="separate"/>
        </w:r>
        <w:r w:rsidR="006131B5">
          <w:rPr>
            <w:webHidden/>
          </w:rPr>
          <w:t>54</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40" w:history="1">
        <w:r w:rsidR="006131B5" w:rsidRPr="00BB5EC7">
          <w:rPr>
            <w:rStyle w:val="Hyperlink"/>
          </w:rPr>
          <w:t>6.4</w:t>
        </w:r>
        <w:r w:rsidR="006131B5">
          <w:rPr>
            <w:rFonts w:asciiTheme="minorHAnsi" w:eastAsiaTheme="minorEastAsia" w:hAnsiTheme="minorHAnsi" w:cstheme="minorBidi"/>
            <w:b w:val="0"/>
            <w:bCs w:val="0"/>
            <w:szCs w:val="22"/>
          </w:rPr>
          <w:tab/>
        </w:r>
        <w:r w:rsidR="006131B5" w:rsidRPr="00BB5EC7">
          <w:rPr>
            <w:rStyle w:val="Hyperlink"/>
          </w:rPr>
          <w:t>Documentation</w:t>
        </w:r>
        <w:r w:rsidR="006131B5">
          <w:rPr>
            <w:webHidden/>
          </w:rPr>
          <w:tab/>
        </w:r>
        <w:r w:rsidR="006131B5">
          <w:rPr>
            <w:webHidden/>
          </w:rPr>
          <w:fldChar w:fldCharType="begin"/>
        </w:r>
        <w:r w:rsidR="006131B5">
          <w:rPr>
            <w:webHidden/>
          </w:rPr>
          <w:instrText xml:space="preserve"> PAGEREF _Toc364096340 \h </w:instrText>
        </w:r>
        <w:r w:rsidR="006131B5">
          <w:rPr>
            <w:webHidden/>
          </w:rPr>
        </w:r>
        <w:r w:rsidR="006131B5">
          <w:rPr>
            <w:webHidden/>
          </w:rPr>
          <w:fldChar w:fldCharType="separate"/>
        </w:r>
        <w:r w:rsidR="006131B5">
          <w:rPr>
            <w:webHidden/>
          </w:rPr>
          <w:t>55</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41" w:history="1">
        <w:r w:rsidR="006131B5" w:rsidRPr="00BB5EC7">
          <w:rPr>
            <w:rStyle w:val="Hyperlink"/>
            <w:noProof/>
          </w:rPr>
          <w:t>7</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Conclusion</w:t>
        </w:r>
        <w:r w:rsidR="006131B5">
          <w:rPr>
            <w:noProof/>
            <w:webHidden/>
          </w:rPr>
          <w:tab/>
        </w:r>
        <w:r w:rsidR="006131B5">
          <w:rPr>
            <w:noProof/>
            <w:webHidden/>
          </w:rPr>
          <w:fldChar w:fldCharType="begin"/>
        </w:r>
        <w:r w:rsidR="006131B5">
          <w:rPr>
            <w:noProof/>
            <w:webHidden/>
          </w:rPr>
          <w:instrText xml:space="preserve"> PAGEREF _Toc364096341 \h </w:instrText>
        </w:r>
        <w:r w:rsidR="006131B5">
          <w:rPr>
            <w:noProof/>
            <w:webHidden/>
          </w:rPr>
        </w:r>
        <w:r w:rsidR="006131B5">
          <w:rPr>
            <w:noProof/>
            <w:webHidden/>
          </w:rPr>
          <w:fldChar w:fldCharType="separate"/>
        </w:r>
        <w:r w:rsidR="006131B5">
          <w:rPr>
            <w:noProof/>
            <w:webHidden/>
          </w:rPr>
          <w:t>56</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42" w:history="1">
        <w:r w:rsidR="006131B5" w:rsidRPr="00BB5EC7">
          <w:rPr>
            <w:rStyle w:val="Hyperlink"/>
          </w:rPr>
          <w:t>7.1</w:t>
        </w:r>
        <w:r w:rsidR="006131B5">
          <w:rPr>
            <w:rFonts w:asciiTheme="minorHAnsi" w:eastAsiaTheme="minorEastAsia" w:hAnsiTheme="minorHAnsi" w:cstheme="minorBidi"/>
            <w:b w:val="0"/>
            <w:bCs w:val="0"/>
            <w:szCs w:val="22"/>
          </w:rPr>
          <w:tab/>
        </w:r>
        <w:r w:rsidR="006131B5" w:rsidRPr="00BB5EC7">
          <w:rPr>
            <w:rStyle w:val="Hyperlink"/>
          </w:rPr>
          <w:t>Overview</w:t>
        </w:r>
        <w:r w:rsidR="006131B5">
          <w:rPr>
            <w:webHidden/>
          </w:rPr>
          <w:tab/>
        </w:r>
        <w:r w:rsidR="006131B5">
          <w:rPr>
            <w:webHidden/>
          </w:rPr>
          <w:fldChar w:fldCharType="begin"/>
        </w:r>
        <w:r w:rsidR="006131B5">
          <w:rPr>
            <w:webHidden/>
          </w:rPr>
          <w:instrText xml:space="preserve"> PAGEREF _Toc364096342 \h </w:instrText>
        </w:r>
        <w:r w:rsidR="006131B5">
          <w:rPr>
            <w:webHidden/>
          </w:rPr>
        </w:r>
        <w:r w:rsidR="006131B5">
          <w:rPr>
            <w:webHidden/>
          </w:rPr>
          <w:fldChar w:fldCharType="separate"/>
        </w:r>
        <w:r w:rsidR="006131B5">
          <w:rPr>
            <w:webHidden/>
          </w:rPr>
          <w:t>56</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43" w:history="1">
        <w:r w:rsidR="006131B5" w:rsidRPr="00BB5EC7">
          <w:rPr>
            <w:rStyle w:val="Hyperlink"/>
          </w:rPr>
          <w:t>7.2</w:t>
        </w:r>
        <w:r w:rsidR="006131B5">
          <w:rPr>
            <w:rFonts w:asciiTheme="minorHAnsi" w:eastAsiaTheme="minorEastAsia" w:hAnsiTheme="minorHAnsi" w:cstheme="minorBidi"/>
            <w:b w:val="0"/>
            <w:bCs w:val="0"/>
            <w:szCs w:val="22"/>
          </w:rPr>
          <w:tab/>
        </w:r>
        <w:r w:rsidR="006131B5" w:rsidRPr="00BB5EC7">
          <w:rPr>
            <w:rStyle w:val="Hyperlink"/>
          </w:rPr>
          <w:t>Future work</w:t>
        </w:r>
        <w:r w:rsidR="006131B5">
          <w:rPr>
            <w:webHidden/>
          </w:rPr>
          <w:tab/>
        </w:r>
        <w:r w:rsidR="006131B5">
          <w:rPr>
            <w:webHidden/>
          </w:rPr>
          <w:fldChar w:fldCharType="begin"/>
        </w:r>
        <w:r w:rsidR="006131B5">
          <w:rPr>
            <w:webHidden/>
          </w:rPr>
          <w:instrText xml:space="preserve"> PAGEREF _Toc364096343 \h </w:instrText>
        </w:r>
        <w:r w:rsidR="006131B5">
          <w:rPr>
            <w:webHidden/>
          </w:rPr>
        </w:r>
        <w:r w:rsidR="006131B5">
          <w:rPr>
            <w:webHidden/>
          </w:rPr>
          <w:fldChar w:fldCharType="separate"/>
        </w:r>
        <w:r w:rsidR="006131B5">
          <w:rPr>
            <w:webHidden/>
          </w:rPr>
          <w:t>57</w:t>
        </w:r>
        <w:r w:rsidR="006131B5">
          <w:rPr>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44" w:history="1">
        <w:r w:rsidR="006131B5" w:rsidRPr="00BB5EC7">
          <w:rPr>
            <w:rStyle w:val="Hyperlink"/>
          </w:rPr>
          <w:t>7.3</w:t>
        </w:r>
        <w:r w:rsidR="006131B5">
          <w:rPr>
            <w:rFonts w:asciiTheme="minorHAnsi" w:eastAsiaTheme="minorEastAsia" w:hAnsiTheme="minorHAnsi" w:cstheme="minorBidi"/>
            <w:b w:val="0"/>
            <w:bCs w:val="0"/>
            <w:szCs w:val="22"/>
          </w:rPr>
          <w:tab/>
        </w:r>
        <w:r w:rsidR="006131B5" w:rsidRPr="00BB5EC7">
          <w:rPr>
            <w:rStyle w:val="Hyperlink"/>
          </w:rPr>
          <w:t>Critical Analysis</w:t>
        </w:r>
        <w:r w:rsidR="006131B5">
          <w:rPr>
            <w:webHidden/>
          </w:rPr>
          <w:tab/>
        </w:r>
        <w:r w:rsidR="006131B5">
          <w:rPr>
            <w:webHidden/>
          </w:rPr>
          <w:fldChar w:fldCharType="begin"/>
        </w:r>
        <w:r w:rsidR="006131B5">
          <w:rPr>
            <w:webHidden/>
          </w:rPr>
          <w:instrText xml:space="preserve"> PAGEREF _Toc364096344 \h </w:instrText>
        </w:r>
        <w:r w:rsidR="006131B5">
          <w:rPr>
            <w:webHidden/>
          </w:rPr>
        </w:r>
        <w:r w:rsidR="006131B5">
          <w:rPr>
            <w:webHidden/>
          </w:rPr>
          <w:fldChar w:fldCharType="separate"/>
        </w:r>
        <w:r w:rsidR="006131B5">
          <w:rPr>
            <w:webHidden/>
          </w:rPr>
          <w:t>58</w:t>
        </w:r>
        <w:r w:rsidR="006131B5">
          <w:rPr>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45" w:history="1">
        <w:r w:rsidR="006131B5" w:rsidRPr="00BB5EC7">
          <w:rPr>
            <w:rStyle w:val="Hyperlink"/>
            <w:noProof/>
          </w:rPr>
          <w:t>8</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Bibliography</w:t>
        </w:r>
        <w:r w:rsidR="006131B5">
          <w:rPr>
            <w:noProof/>
            <w:webHidden/>
          </w:rPr>
          <w:tab/>
        </w:r>
        <w:r w:rsidR="006131B5">
          <w:rPr>
            <w:noProof/>
            <w:webHidden/>
          </w:rPr>
          <w:fldChar w:fldCharType="begin"/>
        </w:r>
        <w:r w:rsidR="006131B5">
          <w:rPr>
            <w:noProof/>
            <w:webHidden/>
          </w:rPr>
          <w:instrText xml:space="preserve"> PAGEREF _Toc364096345 \h </w:instrText>
        </w:r>
        <w:r w:rsidR="006131B5">
          <w:rPr>
            <w:noProof/>
            <w:webHidden/>
          </w:rPr>
        </w:r>
        <w:r w:rsidR="006131B5">
          <w:rPr>
            <w:noProof/>
            <w:webHidden/>
          </w:rPr>
          <w:fldChar w:fldCharType="separate"/>
        </w:r>
        <w:r w:rsidR="006131B5">
          <w:rPr>
            <w:noProof/>
            <w:webHidden/>
          </w:rPr>
          <w:t>60</w:t>
        </w:r>
        <w:r w:rsidR="006131B5">
          <w:rPr>
            <w:noProof/>
            <w:webHidden/>
          </w:rPr>
          <w:fldChar w:fldCharType="end"/>
        </w:r>
      </w:hyperlink>
    </w:p>
    <w:p w:rsidR="006131B5" w:rsidRDefault="00883AF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4096346" w:history="1">
        <w:r w:rsidR="006131B5" w:rsidRPr="00BB5EC7">
          <w:rPr>
            <w:rStyle w:val="Hyperlink"/>
            <w:noProof/>
          </w:rPr>
          <w:t>9</w:t>
        </w:r>
        <w:r w:rsidR="006131B5">
          <w:rPr>
            <w:rFonts w:asciiTheme="minorHAnsi" w:eastAsiaTheme="minorEastAsia" w:hAnsiTheme="minorHAnsi" w:cstheme="minorBidi"/>
            <w:b w:val="0"/>
            <w:bCs w:val="0"/>
            <w:caps w:val="0"/>
            <w:noProof/>
            <w:sz w:val="22"/>
            <w:szCs w:val="22"/>
          </w:rPr>
          <w:tab/>
        </w:r>
        <w:r w:rsidR="006131B5" w:rsidRPr="00BB5EC7">
          <w:rPr>
            <w:rStyle w:val="Hyperlink"/>
            <w:noProof/>
          </w:rPr>
          <w:t>Appendix</w:t>
        </w:r>
        <w:r w:rsidR="006131B5">
          <w:rPr>
            <w:noProof/>
            <w:webHidden/>
          </w:rPr>
          <w:tab/>
        </w:r>
        <w:r w:rsidR="006131B5">
          <w:rPr>
            <w:noProof/>
            <w:webHidden/>
          </w:rPr>
          <w:fldChar w:fldCharType="begin"/>
        </w:r>
        <w:r w:rsidR="006131B5">
          <w:rPr>
            <w:noProof/>
            <w:webHidden/>
          </w:rPr>
          <w:instrText xml:space="preserve"> PAGEREF _Toc364096346 \h </w:instrText>
        </w:r>
        <w:r w:rsidR="006131B5">
          <w:rPr>
            <w:noProof/>
            <w:webHidden/>
          </w:rPr>
        </w:r>
        <w:r w:rsidR="006131B5">
          <w:rPr>
            <w:noProof/>
            <w:webHidden/>
          </w:rPr>
          <w:fldChar w:fldCharType="separate"/>
        </w:r>
        <w:r w:rsidR="006131B5">
          <w:rPr>
            <w:noProof/>
            <w:webHidden/>
          </w:rPr>
          <w:t>61</w:t>
        </w:r>
        <w:r w:rsidR="006131B5">
          <w:rPr>
            <w:noProof/>
            <w:webHidden/>
          </w:rPr>
          <w:fldChar w:fldCharType="end"/>
        </w:r>
      </w:hyperlink>
    </w:p>
    <w:p w:rsidR="006131B5" w:rsidRDefault="00883AFD">
      <w:pPr>
        <w:pStyle w:val="TOC2"/>
        <w:rPr>
          <w:rFonts w:asciiTheme="minorHAnsi" w:eastAsiaTheme="minorEastAsia" w:hAnsiTheme="minorHAnsi" w:cstheme="minorBidi"/>
          <w:b w:val="0"/>
          <w:bCs w:val="0"/>
          <w:szCs w:val="22"/>
        </w:rPr>
      </w:pPr>
      <w:hyperlink w:anchor="_Toc364096347" w:history="1">
        <w:r w:rsidR="006131B5" w:rsidRPr="00BB5EC7">
          <w:rPr>
            <w:rStyle w:val="Hyperlink"/>
          </w:rPr>
          <w:t>9.1</w:t>
        </w:r>
        <w:r w:rsidR="006131B5">
          <w:rPr>
            <w:rFonts w:asciiTheme="minorHAnsi" w:eastAsiaTheme="minorEastAsia" w:hAnsiTheme="minorHAnsi" w:cstheme="minorBidi"/>
            <w:b w:val="0"/>
            <w:bCs w:val="0"/>
            <w:szCs w:val="22"/>
          </w:rPr>
          <w:tab/>
        </w:r>
        <w:r w:rsidR="006131B5" w:rsidRPr="00BB5EC7">
          <w:rPr>
            <w:rStyle w:val="Hyperlink"/>
          </w:rPr>
          <w:t>Tutorial</w:t>
        </w:r>
        <w:r w:rsidR="006131B5">
          <w:rPr>
            <w:webHidden/>
          </w:rPr>
          <w:tab/>
        </w:r>
        <w:r w:rsidR="006131B5">
          <w:rPr>
            <w:webHidden/>
          </w:rPr>
          <w:fldChar w:fldCharType="begin"/>
        </w:r>
        <w:r w:rsidR="006131B5">
          <w:rPr>
            <w:webHidden/>
          </w:rPr>
          <w:instrText xml:space="preserve"> PAGEREF _Toc364096347 \h </w:instrText>
        </w:r>
        <w:r w:rsidR="006131B5">
          <w:rPr>
            <w:webHidden/>
          </w:rPr>
        </w:r>
        <w:r w:rsidR="006131B5">
          <w:rPr>
            <w:webHidden/>
          </w:rPr>
          <w:fldChar w:fldCharType="separate"/>
        </w:r>
        <w:r w:rsidR="006131B5">
          <w:rPr>
            <w:webHidden/>
          </w:rPr>
          <w:t>61</w:t>
        </w:r>
        <w:r w:rsidR="006131B5">
          <w:rPr>
            <w:webHidden/>
          </w:rPr>
          <w:fldChar w:fldCharType="end"/>
        </w:r>
      </w:hyperlink>
    </w:p>
    <w:p w:rsidR="00DB447C" w:rsidRPr="001B3533" w:rsidRDefault="00DB447C" w:rsidP="00A33F7C">
      <w:pPr>
        <w:pStyle w:val="OrdinaryParagraph"/>
      </w:pPr>
      <w:r>
        <w:fldChar w:fldCharType="end"/>
      </w:r>
      <w:r>
        <w:br w:type="page"/>
      </w:r>
      <w:r w:rsidRPr="001B3533">
        <w:rPr>
          <w:sz w:val="32"/>
        </w:rPr>
        <w:lastRenderedPageBreak/>
        <w:t>List of Tables</w:t>
      </w:r>
    </w:p>
    <w:p w:rsidR="006131B5" w:rsidRDefault="00DB447C">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4096296" w:history="1">
        <w:r w:rsidR="006131B5" w:rsidRPr="00B14310">
          <w:rPr>
            <w:rStyle w:val="Hyperlink"/>
            <w:noProof/>
          </w:rPr>
          <w:t>Figure 1 Overview of the system. The game engine communicates with the interface. The interface then communicates to the neural network. Once the neural networks task is completed it returns the data back to the interface, which in turn returns it to the game engine.</w:t>
        </w:r>
        <w:r w:rsidR="006131B5">
          <w:rPr>
            <w:noProof/>
            <w:webHidden/>
          </w:rPr>
          <w:tab/>
        </w:r>
        <w:r w:rsidR="006131B5">
          <w:rPr>
            <w:noProof/>
            <w:webHidden/>
          </w:rPr>
          <w:fldChar w:fldCharType="begin"/>
        </w:r>
        <w:r w:rsidR="006131B5">
          <w:rPr>
            <w:noProof/>
            <w:webHidden/>
          </w:rPr>
          <w:instrText xml:space="preserve"> PAGEREF _Toc364096296 \h </w:instrText>
        </w:r>
        <w:r w:rsidR="006131B5">
          <w:rPr>
            <w:noProof/>
            <w:webHidden/>
          </w:rPr>
        </w:r>
        <w:r w:rsidR="006131B5">
          <w:rPr>
            <w:noProof/>
            <w:webHidden/>
          </w:rPr>
          <w:fldChar w:fldCharType="separate"/>
        </w:r>
        <w:r w:rsidR="006131B5">
          <w:rPr>
            <w:noProof/>
            <w:webHidden/>
          </w:rPr>
          <w:t>9</w:t>
        </w:r>
        <w:r w:rsidR="006131B5">
          <w:rPr>
            <w:noProof/>
            <w:webHidden/>
          </w:rPr>
          <w:fldChar w:fldCharType="end"/>
        </w:r>
      </w:hyperlink>
    </w:p>
    <w:p w:rsidR="006131B5" w:rsidRDefault="00883AFD">
      <w:pPr>
        <w:pStyle w:val="TableofFigures"/>
        <w:tabs>
          <w:tab w:val="left" w:pos="1320"/>
          <w:tab w:val="right" w:leader="dot" w:pos="9016"/>
        </w:tabs>
        <w:rPr>
          <w:rFonts w:asciiTheme="minorHAnsi" w:eastAsiaTheme="minorEastAsia" w:hAnsiTheme="minorHAnsi" w:cstheme="minorBidi"/>
          <w:noProof/>
          <w:sz w:val="22"/>
          <w:szCs w:val="22"/>
        </w:rPr>
      </w:pPr>
      <w:hyperlink w:anchor="_Toc364096297" w:history="1">
        <w:r w:rsidR="006131B5" w:rsidRPr="00B14310">
          <w:rPr>
            <w:rStyle w:val="Hyperlink"/>
            <w:noProof/>
          </w:rPr>
          <w:t>Figure 2</w:t>
        </w:r>
        <w:r w:rsidR="006131B5">
          <w:rPr>
            <w:rFonts w:asciiTheme="minorHAnsi" w:eastAsiaTheme="minorEastAsia" w:hAnsiTheme="minorHAnsi" w:cstheme="minorBidi"/>
            <w:noProof/>
            <w:sz w:val="22"/>
            <w:szCs w:val="22"/>
          </w:rPr>
          <w:tab/>
        </w:r>
        <w:r w:rsidR="006131B5" w:rsidRPr="00B14310">
          <w:rPr>
            <w:rStyle w:val="Hyperlink"/>
            <w:noProof/>
          </w:rPr>
          <w:t>One weapons evolution at various generations.  The above image shows how one weapon evolves from generation to generation. Image was taken from (Hastings et al., 2009) paper.</w:t>
        </w:r>
        <w:r w:rsidR="006131B5">
          <w:rPr>
            <w:noProof/>
            <w:webHidden/>
          </w:rPr>
          <w:tab/>
        </w:r>
        <w:r w:rsidR="006131B5">
          <w:rPr>
            <w:noProof/>
            <w:webHidden/>
          </w:rPr>
          <w:fldChar w:fldCharType="begin"/>
        </w:r>
        <w:r w:rsidR="006131B5">
          <w:rPr>
            <w:noProof/>
            <w:webHidden/>
          </w:rPr>
          <w:instrText xml:space="preserve"> PAGEREF _Toc364096297 \h </w:instrText>
        </w:r>
        <w:r w:rsidR="006131B5">
          <w:rPr>
            <w:noProof/>
            <w:webHidden/>
          </w:rPr>
        </w:r>
        <w:r w:rsidR="006131B5">
          <w:rPr>
            <w:noProof/>
            <w:webHidden/>
          </w:rPr>
          <w:fldChar w:fldCharType="separate"/>
        </w:r>
        <w:r w:rsidR="006131B5">
          <w:rPr>
            <w:noProof/>
            <w:webHidden/>
          </w:rPr>
          <w:t>16</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298" w:history="1">
        <w:r w:rsidR="006131B5" w:rsidRPr="00B14310">
          <w:rPr>
            <w:rStyle w:val="Hyperlink"/>
            <w:noProof/>
          </w:rPr>
          <w:t>Figure 3 Basic Multi-layer ANN layout. The topmost layer is the output neurons. The middle layer is the hidden layer and the bottom layer is the inputs. Image taken from AI Techniques for Game Programming (Buckland, 2002)</w:t>
        </w:r>
        <w:r w:rsidR="006131B5">
          <w:rPr>
            <w:noProof/>
            <w:webHidden/>
          </w:rPr>
          <w:tab/>
        </w:r>
        <w:r w:rsidR="006131B5">
          <w:rPr>
            <w:noProof/>
            <w:webHidden/>
          </w:rPr>
          <w:fldChar w:fldCharType="begin"/>
        </w:r>
        <w:r w:rsidR="006131B5">
          <w:rPr>
            <w:noProof/>
            <w:webHidden/>
          </w:rPr>
          <w:instrText xml:space="preserve"> PAGEREF _Toc364096298 \h </w:instrText>
        </w:r>
        <w:r w:rsidR="006131B5">
          <w:rPr>
            <w:noProof/>
            <w:webHidden/>
          </w:rPr>
        </w:r>
        <w:r w:rsidR="006131B5">
          <w:rPr>
            <w:noProof/>
            <w:webHidden/>
          </w:rPr>
          <w:fldChar w:fldCharType="separate"/>
        </w:r>
        <w:r w:rsidR="006131B5">
          <w:rPr>
            <w:noProof/>
            <w:webHidden/>
          </w:rPr>
          <w:t>20</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299" w:history="1">
        <w:r w:rsidR="006131B5" w:rsidRPr="00B14310">
          <w:rPr>
            <w:rStyle w:val="Hyperlink"/>
            <w:noProof/>
          </w:rPr>
          <w:t>Figure 4: An example of how two parents combine to make a child. Image taken from (Stanley and Miikkulainen, 2002a)</w:t>
        </w:r>
        <w:r w:rsidR="006131B5">
          <w:rPr>
            <w:noProof/>
            <w:webHidden/>
          </w:rPr>
          <w:tab/>
        </w:r>
        <w:r w:rsidR="006131B5">
          <w:rPr>
            <w:noProof/>
            <w:webHidden/>
          </w:rPr>
          <w:fldChar w:fldCharType="begin"/>
        </w:r>
        <w:r w:rsidR="006131B5">
          <w:rPr>
            <w:noProof/>
            <w:webHidden/>
          </w:rPr>
          <w:instrText xml:space="preserve"> PAGEREF _Toc364096299 \h </w:instrText>
        </w:r>
        <w:r w:rsidR="006131B5">
          <w:rPr>
            <w:noProof/>
            <w:webHidden/>
          </w:rPr>
        </w:r>
        <w:r w:rsidR="006131B5">
          <w:rPr>
            <w:noProof/>
            <w:webHidden/>
          </w:rPr>
          <w:fldChar w:fldCharType="separate"/>
        </w:r>
        <w:r w:rsidR="006131B5">
          <w:rPr>
            <w:noProof/>
            <w:webHidden/>
          </w:rPr>
          <w:t>21</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0" w:history="1">
        <w:r w:rsidR="006131B5" w:rsidRPr="00B14310">
          <w:rPr>
            <w:rStyle w:val="Hyperlink"/>
            <w:noProof/>
          </w:rPr>
          <w:t>Figure 5 Diagram showing how the wander behaviour works.</w:t>
        </w:r>
        <w:r w:rsidR="006131B5">
          <w:rPr>
            <w:noProof/>
            <w:webHidden/>
          </w:rPr>
          <w:tab/>
        </w:r>
        <w:r w:rsidR="006131B5">
          <w:rPr>
            <w:noProof/>
            <w:webHidden/>
          </w:rPr>
          <w:fldChar w:fldCharType="begin"/>
        </w:r>
        <w:r w:rsidR="006131B5">
          <w:rPr>
            <w:noProof/>
            <w:webHidden/>
          </w:rPr>
          <w:instrText xml:space="preserve"> PAGEREF _Toc364096300 \h </w:instrText>
        </w:r>
        <w:r w:rsidR="006131B5">
          <w:rPr>
            <w:noProof/>
            <w:webHidden/>
          </w:rPr>
        </w:r>
        <w:r w:rsidR="006131B5">
          <w:rPr>
            <w:noProof/>
            <w:webHidden/>
          </w:rPr>
          <w:fldChar w:fldCharType="separate"/>
        </w:r>
        <w:r w:rsidR="006131B5">
          <w:rPr>
            <w:noProof/>
            <w:webHidden/>
          </w:rPr>
          <w:t>33</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1" w:history="1">
        <w:r w:rsidR="006131B5" w:rsidRPr="00B14310">
          <w:rPr>
            <w:rStyle w:val="Hyperlink"/>
            <w:noProof/>
          </w:rPr>
          <w:t>Figure 6. Prototype one featuring a bot moving about its environment. The red line shows which direction it is currently facing.</w:t>
        </w:r>
        <w:r w:rsidR="006131B5">
          <w:rPr>
            <w:noProof/>
            <w:webHidden/>
          </w:rPr>
          <w:tab/>
        </w:r>
        <w:r w:rsidR="006131B5">
          <w:rPr>
            <w:noProof/>
            <w:webHidden/>
          </w:rPr>
          <w:fldChar w:fldCharType="begin"/>
        </w:r>
        <w:r w:rsidR="006131B5">
          <w:rPr>
            <w:noProof/>
            <w:webHidden/>
          </w:rPr>
          <w:instrText xml:space="preserve"> PAGEREF _Toc364096301 \h </w:instrText>
        </w:r>
        <w:r w:rsidR="006131B5">
          <w:rPr>
            <w:noProof/>
            <w:webHidden/>
          </w:rPr>
        </w:r>
        <w:r w:rsidR="006131B5">
          <w:rPr>
            <w:noProof/>
            <w:webHidden/>
          </w:rPr>
          <w:fldChar w:fldCharType="separate"/>
        </w:r>
        <w:r w:rsidR="006131B5">
          <w:rPr>
            <w:noProof/>
            <w:webHidden/>
          </w:rPr>
          <w:t>35</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2" w:history="1">
        <w:r w:rsidR="006131B5" w:rsidRPr="00B14310">
          <w:rPr>
            <w:rStyle w:val="Hyperlink"/>
            <w:noProof/>
          </w:rPr>
          <w:t>Figure 7 Overview of the process that takes place in this prototype.</w:t>
        </w:r>
        <w:r w:rsidR="006131B5">
          <w:rPr>
            <w:noProof/>
            <w:webHidden/>
          </w:rPr>
          <w:tab/>
        </w:r>
        <w:r w:rsidR="006131B5">
          <w:rPr>
            <w:noProof/>
            <w:webHidden/>
          </w:rPr>
          <w:fldChar w:fldCharType="begin"/>
        </w:r>
        <w:r w:rsidR="006131B5">
          <w:rPr>
            <w:noProof/>
            <w:webHidden/>
          </w:rPr>
          <w:instrText xml:space="preserve"> PAGEREF _Toc364096302 \h </w:instrText>
        </w:r>
        <w:r w:rsidR="006131B5">
          <w:rPr>
            <w:noProof/>
            <w:webHidden/>
          </w:rPr>
        </w:r>
        <w:r w:rsidR="006131B5">
          <w:rPr>
            <w:noProof/>
            <w:webHidden/>
          </w:rPr>
          <w:fldChar w:fldCharType="separate"/>
        </w:r>
        <w:r w:rsidR="006131B5">
          <w:rPr>
            <w:noProof/>
            <w:webHidden/>
          </w:rPr>
          <w:t>36</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3" w:history="1">
        <w:r w:rsidR="006131B5" w:rsidRPr="00B14310">
          <w:rPr>
            <w:rStyle w:val="Hyperlink"/>
            <w:noProof/>
          </w:rPr>
          <w:t>Figure 8 Prototype two with its button to communicate with the interface.</w:t>
        </w:r>
        <w:r w:rsidR="006131B5">
          <w:rPr>
            <w:noProof/>
            <w:webHidden/>
          </w:rPr>
          <w:tab/>
        </w:r>
        <w:r w:rsidR="006131B5">
          <w:rPr>
            <w:noProof/>
            <w:webHidden/>
          </w:rPr>
          <w:fldChar w:fldCharType="begin"/>
        </w:r>
        <w:r w:rsidR="006131B5">
          <w:rPr>
            <w:noProof/>
            <w:webHidden/>
          </w:rPr>
          <w:instrText xml:space="preserve"> PAGEREF _Toc364096303 \h </w:instrText>
        </w:r>
        <w:r w:rsidR="006131B5">
          <w:rPr>
            <w:noProof/>
            <w:webHidden/>
          </w:rPr>
        </w:r>
        <w:r w:rsidR="006131B5">
          <w:rPr>
            <w:noProof/>
            <w:webHidden/>
          </w:rPr>
          <w:fldChar w:fldCharType="separate"/>
        </w:r>
        <w:r w:rsidR="006131B5">
          <w:rPr>
            <w:noProof/>
            <w:webHidden/>
          </w:rPr>
          <w:t>37</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4" w:history="1">
        <w:r w:rsidR="006131B5" w:rsidRPr="00B14310">
          <w:rPr>
            <w:rStyle w:val="Hyperlink"/>
            <w:noProof/>
          </w:rPr>
          <w:t>Figure 9 Overview of the prototype</w:t>
        </w:r>
        <w:r w:rsidR="006131B5">
          <w:rPr>
            <w:noProof/>
            <w:webHidden/>
          </w:rPr>
          <w:tab/>
        </w:r>
        <w:r w:rsidR="006131B5">
          <w:rPr>
            <w:noProof/>
            <w:webHidden/>
          </w:rPr>
          <w:fldChar w:fldCharType="begin"/>
        </w:r>
        <w:r w:rsidR="006131B5">
          <w:rPr>
            <w:noProof/>
            <w:webHidden/>
          </w:rPr>
          <w:instrText xml:space="preserve"> PAGEREF _Toc364096304 \h </w:instrText>
        </w:r>
        <w:r w:rsidR="006131B5">
          <w:rPr>
            <w:noProof/>
            <w:webHidden/>
          </w:rPr>
        </w:r>
        <w:r w:rsidR="006131B5">
          <w:rPr>
            <w:noProof/>
            <w:webHidden/>
          </w:rPr>
          <w:fldChar w:fldCharType="separate"/>
        </w:r>
        <w:r w:rsidR="006131B5">
          <w:rPr>
            <w:noProof/>
            <w:webHidden/>
          </w:rPr>
          <w:t>38</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5" w:history="1">
        <w:r w:rsidR="006131B5" w:rsidRPr="00B14310">
          <w:rPr>
            <w:rStyle w:val="Hyperlink"/>
            <w:noProof/>
          </w:rPr>
          <w:t>Figure 10 Prototype 3 that features a wander steering behaviour, with its random numbers being generated by the interface. The altered colours of the environment is to help the reader see it.</w:t>
        </w:r>
        <w:r w:rsidR="006131B5">
          <w:rPr>
            <w:noProof/>
            <w:webHidden/>
          </w:rPr>
          <w:tab/>
        </w:r>
        <w:r w:rsidR="006131B5">
          <w:rPr>
            <w:noProof/>
            <w:webHidden/>
          </w:rPr>
          <w:fldChar w:fldCharType="begin"/>
        </w:r>
        <w:r w:rsidR="006131B5">
          <w:rPr>
            <w:noProof/>
            <w:webHidden/>
          </w:rPr>
          <w:instrText xml:space="preserve"> PAGEREF _Toc364096305 \h </w:instrText>
        </w:r>
        <w:r w:rsidR="006131B5">
          <w:rPr>
            <w:noProof/>
            <w:webHidden/>
          </w:rPr>
        </w:r>
        <w:r w:rsidR="006131B5">
          <w:rPr>
            <w:noProof/>
            <w:webHidden/>
          </w:rPr>
          <w:fldChar w:fldCharType="separate"/>
        </w:r>
        <w:r w:rsidR="006131B5">
          <w:rPr>
            <w:noProof/>
            <w:webHidden/>
          </w:rPr>
          <w:t>39</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6" w:history="1">
        <w:r w:rsidR="006131B5" w:rsidRPr="00B14310">
          <w:rPr>
            <w:rStyle w:val="Hyperlink"/>
            <w:noProof/>
          </w:rPr>
          <w:t>Figure 11 Overview of the system</w:t>
        </w:r>
        <w:r w:rsidR="006131B5">
          <w:rPr>
            <w:noProof/>
            <w:webHidden/>
          </w:rPr>
          <w:tab/>
        </w:r>
        <w:r w:rsidR="006131B5">
          <w:rPr>
            <w:noProof/>
            <w:webHidden/>
          </w:rPr>
          <w:fldChar w:fldCharType="begin"/>
        </w:r>
        <w:r w:rsidR="006131B5">
          <w:rPr>
            <w:noProof/>
            <w:webHidden/>
          </w:rPr>
          <w:instrText xml:space="preserve"> PAGEREF _Toc364096306 \h </w:instrText>
        </w:r>
        <w:r w:rsidR="006131B5">
          <w:rPr>
            <w:noProof/>
            <w:webHidden/>
          </w:rPr>
        </w:r>
        <w:r w:rsidR="006131B5">
          <w:rPr>
            <w:noProof/>
            <w:webHidden/>
          </w:rPr>
          <w:fldChar w:fldCharType="separate"/>
        </w:r>
        <w:r w:rsidR="006131B5">
          <w:rPr>
            <w:noProof/>
            <w:webHidden/>
          </w:rPr>
          <w:t>40</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7" w:history="1">
        <w:r w:rsidR="006131B5" w:rsidRPr="00B14310">
          <w:rPr>
            <w:rStyle w:val="Hyperlink"/>
            <w:noProof/>
          </w:rPr>
          <w:t>Figure 12 Architecture of the ANN</w:t>
        </w:r>
        <w:r w:rsidR="006131B5">
          <w:rPr>
            <w:noProof/>
            <w:webHidden/>
          </w:rPr>
          <w:tab/>
        </w:r>
        <w:r w:rsidR="006131B5">
          <w:rPr>
            <w:noProof/>
            <w:webHidden/>
          </w:rPr>
          <w:fldChar w:fldCharType="begin"/>
        </w:r>
        <w:r w:rsidR="006131B5">
          <w:rPr>
            <w:noProof/>
            <w:webHidden/>
          </w:rPr>
          <w:instrText xml:space="preserve"> PAGEREF _Toc364096307 \h </w:instrText>
        </w:r>
        <w:r w:rsidR="006131B5">
          <w:rPr>
            <w:noProof/>
            <w:webHidden/>
          </w:rPr>
        </w:r>
        <w:r w:rsidR="006131B5">
          <w:rPr>
            <w:noProof/>
            <w:webHidden/>
          </w:rPr>
          <w:fldChar w:fldCharType="separate"/>
        </w:r>
        <w:r w:rsidR="006131B5">
          <w:rPr>
            <w:noProof/>
            <w:webHidden/>
          </w:rPr>
          <w:t>41</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8" w:history="1">
        <w:r w:rsidR="006131B5" w:rsidRPr="00B14310">
          <w:rPr>
            <w:rStyle w:val="Hyperlink"/>
            <w:noProof/>
          </w:rPr>
          <w:t>Figure 13  The new ANN architecture</w:t>
        </w:r>
        <w:r w:rsidR="006131B5">
          <w:rPr>
            <w:noProof/>
            <w:webHidden/>
          </w:rPr>
          <w:tab/>
        </w:r>
        <w:r w:rsidR="006131B5">
          <w:rPr>
            <w:noProof/>
            <w:webHidden/>
          </w:rPr>
          <w:fldChar w:fldCharType="begin"/>
        </w:r>
        <w:r w:rsidR="006131B5">
          <w:rPr>
            <w:noProof/>
            <w:webHidden/>
          </w:rPr>
          <w:instrText xml:space="preserve"> PAGEREF _Toc364096308 \h </w:instrText>
        </w:r>
        <w:r w:rsidR="006131B5">
          <w:rPr>
            <w:noProof/>
            <w:webHidden/>
          </w:rPr>
        </w:r>
        <w:r w:rsidR="006131B5">
          <w:rPr>
            <w:noProof/>
            <w:webHidden/>
          </w:rPr>
          <w:fldChar w:fldCharType="separate"/>
        </w:r>
        <w:r w:rsidR="006131B5">
          <w:rPr>
            <w:noProof/>
            <w:webHidden/>
          </w:rPr>
          <w:t>43</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09" w:history="1">
        <w:r w:rsidR="006131B5" w:rsidRPr="00B14310">
          <w:rPr>
            <w:rStyle w:val="Hyperlink"/>
            <w:noProof/>
          </w:rPr>
          <w:t>Figure 14 New NN architecture</w:t>
        </w:r>
        <w:r w:rsidR="006131B5">
          <w:rPr>
            <w:noProof/>
            <w:webHidden/>
          </w:rPr>
          <w:tab/>
        </w:r>
        <w:r w:rsidR="006131B5">
          <w:rPr>
            <w:noProof/>
            <w:webHidden/>
          </w:rPr>
          <w:fldChar w:fldCharType="begin"/>
        </w:r>
        <w:r w:rsidR="006131B5">
          <w:rPr>
            <w:noProof/>
            <w:webHidden/>
          </w:rPr>
          <w:instrText xml:space="preserve"> PAGEREF _Toc364096309 \h </w:instrText>
        </w:r>
        <w:r w:rsidR="006131B5">
          <w:rPr>
            <w:noProof/>
            <w:webHidden/>
          </w:rPr>
        </w:r>
        <w:r w:rsidR="006131B5">
          <w:rPr>
            <w:noProof/>
            <w:webHidden/>
          </w:rPr>
          <w:fldChar w:fldCharType="separate"/>
        </w:r>
        <w:r w:rsidR="006131B5">
          <w:rPr>
            <w:noProof/>
            <w:webHidden/>
          </w:rPr>
          <w:t>44</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10" w:history="1">
        <w:r w:rsidR="006131B5" w:rsidRPr="00B14310">
          <w:rPr>
            <w:rStyle w:val="Hyperlink"/>
            <w:noProof/>
          </w:rPr>
          <w:t>Figure 15 The single raycast bot on the left side. Showing the single ray being cast directly in front of itself. The bot on the right hand side shows the original single raycast, as well as the new rays that are being fired from 45 degrees from the original raycast.</w:t>
        </w:r>
        <w:r w:rsidR="006131B5">
          <w:rPr>
            <w:noProof/>
            <w:webHidden/>
          </w:rPr>
          <w:tab/>
        </w:r>
        <w:r w:rsidR="006131B5">
          <w:rPr>
            <w:noProof/>
            <w:webHidden/>
          </w:rPr>
          <w:fldChar w:fldCharType="begin"/>
        </w:r>
        <w:r w:rsidR="006131B5">
          <w:rPr>
            <w:noProof/>
            <w:webHidden/>
          </w:rPr>
          <w:instrText xml:space="preserve"> PAGEREF _Toc364096310 \h </w:instrText>
        </w:r>
        <w:r w:rsidR="006131B5">
          <w:rPr>
            <w:noProof/>
            <w:webHidden/>
          </w:rPr>
        </w:r>
        <w:r w:rsidR="006131B5">
          <w:rPr>
            <w:noProof/>
            <w:webHidden/>
          </w:rPr>
          <w:fldChar w:fldCharType="separate"/>
        </w:r>
        <w:r w:rsidR="006131B5">
          <w:rPr>
            <w:noProof/>
            <w:webHidden/>
          </w:rPr>
          <w:t>44</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11" w:history="1">
        <w:r w:rsidR="006131B5" w:rsidRPr="00B14310">
          <w:rPr>
            <w:rStyle w:val="Hyperlink"/>
            <w:noProof/>
          </w:rPr>
          <w:t>Figure 16  Overview of the process of this prototype.</w:t>
        </w:r>
        <w:r w:rsidR="006131B5">
          <w:rPr>
            <w:noProof/>
            <w:webHidden/>
          </w:rPr>
          <w:tab/>
        </w:r>
        <w:r w:rsidR="006131B5">
          <w:rPr>
            <w:noProof/>
            <w:webHidden/>
          </w:rPr>
          <w:fldChar w:fldCharType="begin"/>
        </w:r>
        <w:r w:rsidR="006131B5">
          <w:rPr>
            <w:noProof/>
            <w:webHidden/>
          </w:rPr>
          <w:instrText xml:space="preserve"> PAGEREF _Toc364096311 \h </w:instrText>
        </w:r>
        <w:r w:rsidR="006131B5">
          <w:rPr>
            <w:noProof/>
            <w:webHidden/>
          </w:rPr>
        </w:r>
        <w:r w:rsidR="006131B5">
          <w:rPr>
            <w:noProof/>
            <w:webHidden/>
          </w:rPr>
          <w:fldChar w:fldCharType="separate"/>
        </w:r>
        <w:r w:rsidR="006131B5">
          <w:rPr>
            <w:noProof/>
            <w:webHidden/>
          </w:rPr>
          <w:t>46</w:t>
        </w:r>
        <w:r w:rsidR="006131B5">
          <w:rPr>
            <w:noProof/>
            <w:webHidden/>
          </w:rPr>
          <w:fldChar w:fldCharType="end"/>
        </w:r>
      </w:hyperlink>
    </w:p>
    <w:p w:rsidR="006131B5" w:rsidRDefault="00883AFD">
      <w:pPr>
        <w:pStyle w:val="TableofFigures"/>
        <w:tabs>
          <w:tab w:val="right" w:leader="dot" w:pos="9016"/>
        </w:tabs>
        <w:rPr>
          <w:rFonts w:asciiTheme="minorHAnsi" w:eastAsiaTheme="minorEastAsia" w:hAnsiTheme="minorHAnsi" w:cstheme="minorBidi"/>
          <w:noProof/>
          <w:sz w:val="22"/>
          <w:szCs w:val="22"/>
        </w:rPr>
      </w:pPr>
      <w:hyperlink w:anchor="_Toc364096312" w:history="1">
        <w:r w:rsidR="006131B5" w:rsidRPr="00B14310">
          <w:rPr>
            <w:rStyle w:val="Hyperlink"/>
            <w:noProof/>
          </w:rPr>
          <w:t>Figure 17 Results table showing rotation results. Over 10 generations it achieved a fitness of 4.</w:t>
        </w:r>
        <w:r w:rsidR="006131B5">
          <w:rPr>
            <w:noProof/>
            <w:webHidden/>
          </w:rPr>
          <w:tab/>
        </w:r>
        <w:r w:rsidR="006131B5">
          <w:rPr>
            <w:noProof/>
            <w:webHidden/>
          </w:rPr>
          <w:fldChar w:fldCharType="begin"/>
        </w:r>
        <w:r w:rsidR="006131B5">
          <w:rPr>
            <w:noProof/>
            <w:webHidden/>
          </w:rPr>
          <w:instrText xml:space="preserve"> PAGEREF _Toc364096312 \h </w:instrText>
        </w:r>
        <w:r w:rsidR="006131B5">
          <w:rPr>
            <w:noProof/>
            <w:webHidden/>
          </w:rPr>
        </w:r>
        <w:r w:rsidR="006131B5">
          <w:rPr>
            <w:noProof/>
            <w:webHidden/>
          </w:rPr>
          <w:fldChar w:fldCharType="separate"/>
        </w:r>
        <w:r w:rsidR="006131B5">
          <w:rPr>
            <w:noProof/>
            <w:webHidden/>
          </w:rPr>
          <w:t>50</w:t>
        </w:r>
        <w:r w:rsidR="006131B5">
          <w:rPr>
            <w:noProof/>
            <w:webHidden/>
          </w:rPr>
          <w:fldChar w:fldCharType="end"/>
        </w:r>
      </w:hyperlink>
    </w:p>
    <w:p w:rsidR="00DB447C" w:rsidRDefault="00DB447C" w:rsidP="006131B5">
      <w:pPr>
        <w:pStyle w:val="Heading1"/>
      </w:pPr>
      <w:r>
        <w:rPr>
          <w:noProof/>
          <w:lang w:val="en-US"/>
        </w:rPr>
        <w:lastRenderedPageBreak/>
        <w:fldChar w:fldCharType="end"/>
      </w:r>
      <w:bookmarkStart w:id="11" w:name="_Toc364096313"/>
      <w:r>
        <w:t>Introduction</w:t>
      </w:r>
      <w:bookmarkEnd w:id="11"/>
    </w:p>
    <w:p w:rsidR="00DB447C" w:rsidRDefault="00DB447C" w:rsidP="00A33F7C">
      <w:r>
        <w:t>Currently in the games industry a game developer will select a game engine to make a game. Once that game is done they might reuse some of the code again. But if they want to swap to a new games engine then the will have to re-write all the code they have.</w:t>
      </w:r>
    </w:p>
    <w:p w:rsidR="00DB447C" w:rsidRDefault="00DB447C" w:rsidP="00A33F7C">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DB447C" w:rsidRDefault="00DB447C" w:rsidP="00A33F7C">
      <w:r>
        <w:t xml:space="preserve">With all the time taken to learn these things the studio cannot produce anything. This would mean that developers will lose money during this process. </w:t>
      </w:r>
    </w:p>
    <w:p w:rsidR="00DB447C" w:rsidRDefault="00DB447C" w:rsidP="00A33F7C">
      <w:r>
        <w:t>Would it not be simpler to write all the code once and then use an interface to convert all the code when it is running?</w:t>
      </w:r>
    </w:p>
    <w:p w:rsidR="00DB447C" w:rsidRDefault="00DB447C" w:rsidP="00A33F7C">
      <w:r>
        <w:t xml:space="preserve">This method would allow developers to write code once and then every time they change game engines, they can still use that code. </w:t>
      </w:r>
    </w:p>
    <w:p w:rsidR="00DB447C" w:rsidRDefault="00DB447C" w:rsidP="00A33F7C">
      <w:pPr>
        <w:pStyle w:val="Heading2"/>
        <w:numPr>
          <w:ilvl w:val="1"/>
          <w:numId w:val="1"/>
        </w:numPr>
      </w:pPr>
      <w:bookmarkStart w:id="12" w:name="_Toc352672993"/>
      <w:bookmarkStart w:id="13" w:name="_Toc364096314"/>
      <w:r>
        <w:t>Motivation</w:t>
      </w:r>
      <w:bookmarkEnd w:id="12"/>
      <w:bookmarkEnd w:id="13"/>
    </w:p>
    <w:p w:rsidR="00DB447C" w:rsidRDefault="00DB447C" w:rsidP="00A33F7C">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DB447C" w:rsidRPr="00ED3959" w:rsidRDefault="00DB447C" w:rsidP="00A33F7C">
      <w:pPr>
        <w:pStyle w:val="Heading2"/>
        <w:numPr>
          <w:ilvl w:val="1"/>
          <w:numId w:val="1"/>
        </w:numPr>
      </w:pPr>
      <w:bookmarkStart w:id="14" w:name="_Toc352672994"/>
      <w:bookmarkStart w:id="15" w:name="_Toc364096315"/>
      <w:r w:rsidRPr="00ED3959">
        <w:t>Objectives</w:t>
      </w:r>
      <w:bookmarkEnd w:id="14"/>
      <w:bookmarkEnd w:id="15"/>
    </w:p>
    <w:p w:rsidR="00DB447C" w:rsidRDefault="00DB447C" w:rsidP="00A33F7C">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w:t>
      </w:r>
      <w:r w:rsidRPr="00ED3959">
        <w:lastRenderedPageBreak/>
        <w:t xml:space="preserve">turn pass it to the external application. The external application will then pass back new data on what the in game character should do. </w:t>
      </w:r>
    </w:p>
    <w:p w:rsidR="00DB447C" w:rsidRDefault="00DB447C" w:rsidP="00A33F7C">
      <w:pPr>
        <w:keepNext/>
      </w:pPr>
      <w:r>
        <w:rPr>
          <w:noProof/>
        </w:rPr>
        <w:drawing>
          <wp:inline distT="0" distB="0" distL="0" distR="0" wp14:anchorId="3FBACD3F" wp14:editId="7C60AD65">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DB447C" w:rsidRDefault="00DB447C" w:rsidP="00A33F7C">
      <w:pPr>
        <w:pStyle w:val="Caption"/>
        <w:jc w:val="both"/>
      </w:pPr>
      <w:bookmarkStart w:id="16" w:name="_Toc352633639"/>
      <w:bookmarkStart w:id="17" w:name="_Toc352671239"/>
      <w:bookmarkStart w:id="18" w:name="_Toc364096296"/>
      <w:r>
        <w:t xml:space="preserve">Figure </w:t>
      </w:r>
      <w:fldSimple w:instr=" SEQ Figure \* ARABIC ">
        <w:r>
          <w:rPr>
            <w:noProof/>
          </w:rPr>
          <w:t>1</w:t>
        </w:r>
      </w:fldSimple>
      <w:r>
        <w:t xml:space="preserve"> Overview of the system</w:t>
      </w:r>
      <w:bookmarkEnd w:id="16"/>
      <w:bookmarkEnd w:id="17"/>
      <w:r>
        <w:t>. The game engine communicates with the interface. The interface then communicates to the neural network. Once the neural networks task is completed it returns the data back to the interface, which in turn returns it to the game engine.</w:t>
      </w:r>
      <w:bookmarkEnd w:id="18"/>
      <w:r>
        <w:t xml:space="preserve"> </w:t>
      </w:r>
    </w:p>
    <w:p w:rsidR="00DB447C" w:rsidRDefault="00A33F7C" w:rsidP="00A33F7C">
      <w:r>
        <w:t xml:space="preserve">The game will feature a NPC that will learn behaviours within the environment. Therefore a neural network was selected as it allowed for learning within the system. </w:t>
      </w:r>
      <w:r w:rsidR="00245E92">
        <w:t xml:space="preserve">A neural network was selected as it </w:t>
      </w:r>
      <w:r w:rsidR="00480F9D">
        <w:t xml:space="preserve">is never used within games due to time constraints. Therefore this aims to show that they can be used, even with an interface interacting with the game engine. </w:t>
      </w:r>
    </w:p>
    <w:p w:rsidR="00DB447C" w:rsidRPr="00ED3959" w:rsidRDefault="00DB447C" w:rsidP="00A33F7C">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DB447C" w:rsidRPr="00ED3959" w:rsidRDefault="00DB447C" w:rsidP="00A33F7C">
      <w:r w:rsidRPr="00ED3959">
        <w:t xml:space="preserve">The interface will be a layer that will sit between the game engine and the external application, whatever that may be. The interface should be flexible and allow for general data to be passed between its outputs. </w:t>
      </w:r>
    </w:p>
    <w:p w:rsidR="00DB447C" w:rsidRPr="00ED3959" w:rsidRDefault="00DB447C" w:rsidP="00A33F7C">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DB447C" w:rsidRPr="00ED3959" w:rsidRDefault="00DB447C" w:rsidP="00A33F7C">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DB447C" w:rsidRDefault="00DB447C" w:rsidP="00A33F7C">
      <w:r w:rsidRPr="00ED3959">
        <w:t xml:space="preserve">This gives the developer the ability to re-use software and it also makes the process more modular. </w:t>
      </w:r>
    </w:p>
    <w:p w:rsidR="00DB447C" w:rsidRDefault="00DB447C" w:rsidP="00A33F7C">
      <w:pPr>
        <w:spacing w:after="200" w:line="276" w:lineRule="auto"/>
        <w:jc w:val="left"/>
      </w:pPr>
      <w:r>
        <w:br w:type="page"/>
      </w:r>
    </w:p>
    <w:p w:rsidR="00DB447C" w:rsidRDefault="00DB447C" w:rsidP="00A33F7C">
      <w:pPr>
        <w:pStyle w:val="Heading1"/>
        <w:numPr>
          <w:ilvl w:val="0"/>
          <w:numId w:val="1"/>
        </w:numPr>
      </w:pPr>
      <w:bookmarkStart w:id="19" w:name="_Toc364096316"/>
      <w:r>
        <w:lastRenderedPageBreak/>
        <w:t>Literature Review</w:t>
      </w:r>
      <w:bookmarkEnd w:id="19"/>
    </w:p>
    <w:p w:rsidR="00DB447C" w:rsidRPr="00ED3959" w:rsidRDefault="00DB447C" w:rsidP="00A33F7C">
      <w:pPr>
        <w:pStyle w:val="Heading2"/>
        <w:numPr>
          <w:ilvl w:val="1"/>
          <w:numId w:val="1"/>
        </w:numPr>
      </w:pPr>
      <w:bookmarkStart w:id="20" w:name="_Ref352421347"/>
      <w:bookmarkStart w:id="21" w:name="_Ref352421352"/>
      <w:bookmarkStart w:id="22" w:name="_Toc352672996"/>
      <w:bookmarkStart w:id="23" w:name="_Toc364096317"/>
      <w:r w:rsidRPr="00ED3959">
        <w:t>Game Engines</w:t>
      </w:r>
      <w:bookmarkEnd w:id="20"/>
      <w:bookmarkEnd w:id="21"/>
      <w:bookmarkEnd w:id="22"/>
      <w:bookmarkEnd w:id="23"/>
    </w:p>
    <w:p w:rsidR="00DB447C" w:rsidRPr="00ED3959" w:rsidRDefault="00DB447C" w:rsidP="00A33F7C">
      <w:r w:rsidRPr="00ED3959">
        <w:t>This project will require a game engine. A game engine is a tool that allows for developers to create games on. Think of it like a framework that contains all the tools that a game developer would generally need.</w:t>
      </w:r>
    </w:p>
    <w:p w:rsidR="00DB447C" w:rsidRPr="00ED3959" w:rsidRDefault="00DB447C" w:rsidP="00A33F7C">
      <w:r w:rsidRPr="00ED3959">
        <w:t>With a wide number of game engines available for use in this project, there needs to be criteria to select the game engine that will be the most suitable for this project.</w:t>
      </w:r>
    </w:p>
    <w:p w:rsidR="00DB447C" w:rsidRPr="00ED3959" w:rsidRDefault="00DB447C" w:rsidP="00A33F7C">
      <w:r w:rsidRPr="00ED3959">
        <w:t>The first piece of criteria will be that the game engine is free to use. This project requires the game engine be free to use, wither that being an open source game engine or a professional engine that is free to use for academic use.</w:t>
      </w:r>
    </w:p>
    <w:p w:rsidR="00DB447C" w:rsidRPr="00ED3959" w:rsidRDefault="00DB447C" w:rsidP="00A33F7C">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DB447C" w:rsidRPr="00ED3959" w:rsidRDefault="00DB447C" w:rsidP="00A33F7C">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DB447C" w:rsidRPr="00ED3959" w:rsidRDefault="00DB447C" w:rsidP="00A33F7C">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DB447C" w:rsidRPr="00ED3959" w:rsidRDefault="00DB447C" w:rsidP="00A33F7C">
      <w:r w:rsidRPr="00ED3959">
        <w:t>Based on these criteria the following game engines have been selected:</w:t>
      </w:r>
    </w:p>
    <w:p w:rsidR="00DB447C" w:rsidRPr="00ED3959" w:rsidRDefault="00DB447C" w:rsidP="00A33F7C">
      <w:pPr>
        <w:pStyle w:val="Heading3"/>
        <w:numPr>
          <w:ilvl w:val="2"/>
          <w:numId w:val="1"/>
        </w:numPr>
      </w:pPr>
      <w:bookmarkStart w:id="24" w:name="_Toc352672997"/>
      <w:r w:rsidRPr="00ED3959">
        <w:lastRenderedPageBreak/>
        <w:t>Unreal Engine</w:t>
      </w:r>
      <w:bookmarkEnd w:id="24"/>
    </w:p>
    <w:p w:rsidR="00DB447C" w:rsidRPr="00ED3959" w:rsidRDefault="00DB447C" w:rsidP="00A33F7C">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fldChar w:fldCharType="begin"/>
      </w:r>
      <w:r>
        <w:instrText xml:space="preserve"> ADDIN EN.CITE &lt;EndNote&gt;&lt;Cite ExcludeYear="1"&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fldChar w:fldCharType="separate"/>
      </w:r>
      <w:r>
        <w:rPr>
          <w:noProof/>
        </w:rPr>
        <w:t>(Games)</w:t>
      </w:r>
      <w:r>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DB447C" w:rsidRDefault="00DB447C" w:rsidP="00A33F7C">
      <w:pPr>
        <w:pStyle w:val="Heading3"/>
        <w:numPr>
          <w:ilvl w:val="2"/>
          <w:numId w:val="1"/>
        </w:numPr>
      </w:pPr>
      <w:bookmarkStart w:id="25" w:name="_Toc352672998"/>
      <w:r w:rsidRPr="00ED3959">
        <w:t>Cry-Engine</w:t>
      </w:r>
      <w:bookmarkEnd w:id="25"/>
    </w:p>
    <w:p w:rsidR="00DB447C" w:rsidRPr="001A474C" w:rsidRDefault="00DB447C" w:rsidP="00A33F7C">
      <w:r>
        <w:t xml:space="preserve">This engine was developed by Crytek and has been featured in many AAA titles, such as the Crysis series </w:t>
      </w:r>
      <w:r>
        <w:fldChar w:fldCharType="begin"/>
      </w:r>
      <w:r>
        <w:instrText xml:space="preserve"> ADDIN EN.CITE &lt;EndNote&gt;&lt;Cite ExcludeAuth="1"&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 ExcludeYear="1"&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xml:space="preserve">. Since this project will not be released then this fully complies with their licensing. </w:t>
      </w:r>
      <w:proofErr w:type="gramStart"/>
      <w:r>
        <w:t>While this is a fully valid choice for this project.</w:t>
      </w:r>
      <w:proofErr w:type="gramEnd"/>
      <w:r>
        <w:t xml:space="preserve"> Having the author learn new languages and a game engine is not practical. Therefore this engine will be unlikely to be chosen. </w:t>
      </w:r>
    </w:p>
    <w:p w:rsidR="00DB447C" w:rsidRPr="00ED3959" w:rsidRDefault="00DB447C" w:rsidP="00A33F7C">
      <w:pPr>
        <w:pStyle w:val="Heading3"/>
        <w:numPr>
          <w:ilvl w:val="2"/>
          <w:numId w:val="1"/>
        </w:numPr>
      </w:pPr>
      <w:bookmarkStart w:id="26" w:name="_Toc352672999"/>
      <w:r w:rsidRPr="00ED3959">
        <w:t>Unity3D</w:t>
      </w:r>
      <w:bookmarkEnd w:id="26"/>
    </w:p>
    <w:p w:rsidR="00DB447C" w:rsidRPr="00ED3959" w:rsidRDefault="00DB447C" w:rsidP="00A33F7C">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 ExcludeYear="1"&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w:t>
      </w:r>
      <w:proofErr w:type="gramStart"/>
      <w:r w:rsidRPr="00ED3959">
        <w:t>Boo</w:t>
      </w:r>
      <w:proofErr w:type="gramEnd"/>
      <w:r w:rsidRPr="00ED3959">
        <w:t xml:space="preserve"> (language based on python). All three of these languages are relatively simple to develop in. </w:t>
      </w:r>
    </w:p>
    <w:p w:rsidR="00DB447C" w:rsidRPr="00ED3959" w:rsidRDefault="00DB447C" w:rsidP="00A33F7C">
      <w:pPr>
        <w:pStyle w:val="Heading3"/>
        <w:numPr>
          <w:ilvl w:val="2"/>
          <w:numId w:val="1"/>
        </w:numPr>
      </w:pPr>
      <w:bookmarkStart w:id="27" w:name="_Toc352673000"/>
      <w:r w:rsidRPr="00ED3959">
        <w:t>Blender</w:t>
      </w:r>
      <w:bookmarkEnd w:id="27"/>
    </w:p>
    <w:p w:rsidR="00DB447C" w:rsidRDefault="00DB447C" w:rsidP="00A33F7C">
      <w:r w:rsidRPr="00ED3959">
        <w:t>Blender is an open source 3D modelling tool that has a game engine built in</w:t>
      </w:r>
      <w:r>
        <w:t xml:space="preserve"> </w:t>
      </w:r>
      <w:r>
        <w:fldChar w:fldCharType="begin"/>
      </w:r>
      <w:r>
        <w:instrText xml:space="preserve"> ADDIN EN.CITE &lt;EndNote&gt;&lt;Cite ExcludeYear="1"&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DB447C" w:rsidRDefault="00DB447C" w:rsidP="00A33F7C"/>
    <w:p w:rsidR="00DB447C" w:rsidRDefault="00DB447C" w:rsidP="00A33F7C">
      <w:pPr>
        <w:pStyle w:val="Heading3"/>
        <w:numPr>
          <w:ilvl w:val="2"/>
          <w:numId w:val="1"/>
        </w:numPr>
      </w:pPr>
      <w:bookmarkStart w:id="28" w:name="_Toc352673001"/>
      <w:r>
        <w:t>Writing a game engine</w:t>
      </w:r>
      <w:bookmarkEnd w:id="28"/>
    </w:p>
    <w:p w:rsidR="00DB447C" w:rsidRDefault="00DB447C" w:rsidP="00A33F7C">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DB447C" w:rsidRPr="00A024DE" w:rsidRDefault="00DB447C" w:rsidP="00A33F7C">
      <w:r>
        <w:t xml:space="preserve">With all of these in mind this project is not likely to have a game engine written for it, instead it will use a pre made one. </w:t>
      </w:r>
    </w:p>
    <w:p w:rsidR="00DB447C" w:rsidRDefault="00DB447C" w:rsidP="00A33F7C"/>
    <w:p w:rsidR="00DB447C" w:rsidRDefault="00DB447C" w:rsidP="00A33F7C">
      <w:pPr>
        <w:pStyle w:val="Heading3"/>
        <w:numPr>
          <w:ilvl w:val="2"/>
          <w:numId w:val="1"/>
        </w:numPr>
      </w:pPr>
      <w:bookmarkStart w:id="29" w:name="_Toc352673002"/>
      <w:r>
        <w:lastRenderedPageBreak/>
        <w:t>Game Engine Conclusion</w:t>
      </w:r>
      <w:bookmarkEnd w:id="29"/>
    </w:p>
    <w:p w:rsidR="00DB447C" w:rsidRPr="0067441E" w:rsidRDefault="00DB447C" w:rsidP="00A33F7C">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DB447C" w:rsidRDefault="00DB447C" w:rsidP="00A33F7C">
      <w:pPr>
        <w:pStyle w:val="Heading2"/>
        <w:numPr>
          <w:ilvl w:val="1"/>
          <w:numId w:val="1"/>
        </w:numPr>
      </w:pPr>
      <w:bookmarkStart w:id="30" w:name="_Ref352428699"/>
      <w:bookmarkStart w:id="31" w:name="_Ref352428703"/>
      <w:bookmarkStart w:id="32" w:name="_Toc352673003"/>
      <w:bookmarkStart w:id="33" w:name="_Toc364096318"/>
      <w:r w:rsidRPr="00ED3959">
        <w:t>Current Game Standards</w:t>
      </w:r>
      <w:bookmarkEnd w:id="30"/>
      <w:bookmarkEnd w:id="31"/>
      <w:bookmarkEnd w:id="32"/>
      <w:bookmarkEnd w:id="33"/>
      <w:r w:rsidRPr="00ED3959">
        <w:t xml:space="preserve"> </w:t>
      </w:r>
    </w:p>
    <w:p w:rsidR="00DB447C" w:rsidRPr="001E6B3A" w:rsidRDefault="00DB447C" w:rsidP="00A33F7C">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DB447C" w:rsidRDefault="00DB447C" w:rsidP="00A33F7C">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DB447C" w:rsidRDefault="00DB447C" w:rsidP="00A33F7C">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DB447C" w:rsidRDefault="00DB447C" w:rsidP="00A33F7C">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DB447C" w:rsidRDefault="00DB447C" w:rsidP="00A33F7C">
      <w:r>
        <w:t xml:space="preserve">While most modern games only take advantage of steering behaviours, state machines and A*, there have been a few commercial games that have been released with more advanced AI techniques. </w:t>
      </w:r>
    </w:p>
    <w:p w:rsidR="00DB447C" w:rsidRDefault="00DB447C" w:rsidP="00A33F7C">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w:t>
      </w:r>
      <w:proofErr w:type="gramStart"/>
      <w:r>
        <w:t>Metacritic{</w:t>
      </w:r>
      <w:proofErr w:type="gramEnd"/>
      <w:r>
        <w:t xml:space="preserve">, 2001, Black &amp; White}. </w:t>
      </w:r>
    </w:p>
    <w:p w:rsidR="00DB447C" w:rsidRDefault="00DB447C" w:rsidP="00A33F7C">
      <w:pPr>
        <w:spacing w:line="276" w:lineRule="auto"/>
        <w:rPr>
          <w:rFonts w:eastAsiaTheme="majorEastAsia"/>
          <w:b/>
          <w:bCs/>
          <w:color w:val="4F81BD" w:themeColor="accent1"/>
          <w:sz w:val="26"/>
          <w:szCs w:val="26"/>
        </w:rPr>
      </w:pPr>
      <w:bookmarkStart w:id="34" w:name="_Ref351066747"/>
      <w:bookmarkStart w:id="35" w:name="_Ref351066752"/>
      <w:bookmarkStart w:id="36" w:name="_Ref351128709"/>
      <w:bookmarkStart w:id="37" w:name="_Ref351128713"/>
      <w:r>
        <w:br w:type="page"/>
      </w:r>
    </w:p>
    <w:p w:rsidR="00DB447C" w:rsidRPr="00ED3959" w:rsidRDefault="00DB447C" w:rsidP="00A33F7C">
      <w:pPr>
        <w:pStyle w:val="Heading2"/>
        <w:numPr>
          <w:ilvl w:val="1"/>
          <w:numId w:val="1"/>
        </w:numPr>
      </w:pPr>
      <w:bookmarkStart w:id="38" w:name="_Ref352421399"/>
      <w:bookmarkStart w:id="39" w:name="_Ref352421402"/>
      <w:bookmarkStart w:id="40" w:name="_Toc352673004"/>
      <w:bookmarkStart w:id="41" w:name="_Toc364096319"/>
      <w:r w:rsidRPr="00ED3959">
        <w:lastRenderedPageBreak/>
        <w:t>Evolutionary Games</w:t>
      </w:r>
      <w:bookmarkEnd w:id="34"/>
      <w:bookmarkEnd w:id="35"/>
      <w:bookmarkEnd w:id="36"/>
      <w:bookmarkEnd w:id="37"/>
      <w:bookmarkEnd w:id="38"/>
      <w:bookmarkEnd w:id="39"/>
      <w:bookmarkEnd w:id="40"/>
      <w:bookmarkEnd w:id="41"/>
    </w:p>
    <w:p w:rsidR="00DB447C" w:rsidRPr="00ED3959" w:rsidRDefault="00DB447C" w:rsidP="00A33F7C">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DB447C" w:rsidRPr="00ED3959" w:rsidRDefault="00DB447C" w:rsidP="00A33F7C">
      <w:r w:rsidRPr="00ED3959">
        <w:t xml:space="preserve">While most of these do not go on sale, they instead become freeware, they are still games. </w:t>
      </w:r>
    </w:p>
    <w:p w:rsidR="00DB447C" w:rsidRDefault="00DB447C" w:rsidP="00A33F7C">
      <w:pPr>
        <w:pStyle w:val="Heading3"/>
        <w:numPr>
          <w:ilvl w:val="2"/>
          <w:numId w:val="1"/>
        </w:numPr>
      </w:pPr>
      <w:bookmarkStart w:id="42" w:name="_Toc352673005"/>
      <w:r w:rsidRPr="00ED3959">
        <w:t>Galactic Arms Race</w:t>
      </w:r>
      <w:bookmarkEnd w:id="42"/>
    </w:p>
    <w:p w:rsidR="00DB447C" w:rsidRPr="00CA271F" w:rsidRDefault="00DB447C" w:rsidP="00A33F7C">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DB447C" w:rsidRDefault="00DB447C" w:rsidP="00A33F7C">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DB447C" w:rsidRDefault="00DB447C" w:rsidP="00A33F7C">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DB447C" w:rsidRDefault="00DB447C" w:rsidP="00A33F7C">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DB447C" w:rsidRDefault="00DB447C" w:rsidP="00A33F7C">
      <w:r>
        <w:t xml:space="preserve">Since the player selects the weapons they want in the population then the algorithm does not have to worry about replacing members of the population. </w:t>
      </w:r>
    </w:p>
    <w:p w:rsidR="00DB447C" w:rsidRDefault="00DB447C" w:rsidP="00A33F7C">
      <w:r>
        <w:t xml:space="preserve">Therefore the project was considered a success. The project not only successfully generated content in real time but it also generated content to the player’s preference. </w:t>
      </w:r>
    </w:p>
    <w:p w:rsidR="00DB447C" w:rsidRDefault="00DB447C" w:rsidP="00A33F7C">
      <w:r>
        <w:lastRenderedPageBreak/>
        <w:t>This results in strange animations that the developers never even thought of. The figure below shows just one example of a weapon and the children it creates.</w:t>
      </w:r>
    </w:p>
    <w:p w:rsidR="00DB447C" w:rsidRDefault="00DB447C" w:rsidP="00A33F7C">
      <w:r>
        <w:rPr>
          <w:noProof/>
        </w:rPr>
        <w:drawing>
          <wp:inline distT="0" distB="0" distL="0" distR="0" wp14:anchorId="23E8EEC9" wp14:editId="3A1D487F">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DB447C" w:rsidRPr="00390216" w:rsidRDefault="00DB447C" w:rsidP="00A33F7C">
      <w:pPr>
        <w:pStyle w:val="Caption"/>
        <w:jc w:val="both"/>
        <w:rPr>
          <w:b w:val="0"/>
          <w:color w:val="auto"/>
        </w:rPr>
      </w:pPr>
      <w:bookmarkStart w:id="43" w:name="_Toc352633640"/>
      <w:bookmarkStart w:id="44" w:name="_Toc352671240"/>
      <w:bookmarkStart w:id="45" w:name="_Toc364096297"/>
      <w:r>
        <w:t xml:space="preserve">Figure </w:t>
      </w:r>
      <w:fldSimple w:instr=" SEQ Figure \* ARABIC ">
        <w:r>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s"&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3"/>
      <w:bookmarkEnd w:id="44"/>
      <w:bookmarkEnd w:id="45"/>
    </w:p>
    <w:p w:rsidR="00DB447C" w:rsidRPr="00390216" w:rsidRDefault="00DB447C" w:rsidP="00A33F7C"/>
    <w:p w:rsidR="00DB447C" w:rsidRDefault="00DB447C" w:rsidP="00A33F7C">
      <w:pPr>
        <w:pStyle w:val="Heading3"/>
        <w:numPr>
          <w:ilvl w:val="2"/>
          <w:numId w:val="1"/>
        </w:numPr>
      </w:pPr>
      <w:bookmarkStart w:id="46" w:name="_Toc352673006"/>
      <w:r w:rsidRPr="00ED3959">
        <w:t>Nero</w:t>
      </w:r>
      <w:bookmarkEnd w:id="46"/>
    </w:p>
    <w:p w:rsidR="00DB447C" w:rsidRDefault="00DB447C" w:rsidP="00A33F7C">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5&lt;/added-date&gt;&lt;ref-type name="Journal Article"&gt;17&lt;/ref-type&gt;&lt;dates&gt;&lt;year&gt;2005&lt;/year&gt;&lt;/dates&gt;&lt;rec-number&gt;4&lt;/rec-number&gt;&lt;last-updated-date format="utc"&gt;1362587395&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DB447C" w:rsidRDefault="00DB447C" w:rsidP="00A33F7C">
      <w:r>
        <w:t xml:space="preserve">They use an offset of the NEAT algorithm for evolving neural networks called rtNEAT. The NEAT algorithm will be explained in </w:t>
      </w:r>
      <w:r>
        <w:fldChar w:fldCharType="begin"/>
      </w:r>
      <w:r>
        <w:instrText xml:space="preserve"> REF _Ref351064415 \r \h  \* MERGEFORMAT </w:instrText>
      </w:r>
      <w:r>
        <w:fldChar w:fldCharType="separate"/>
      </w:r>
      <w:r>
        <w:t>3.4</w:t>
      </w:r>
      <w:r>
        <w:fldChar w:fldCharType="end"/>
      </w:r>
      <w:r>
        <w:t xml:space="preserve"> </w:t>
      </w:r>
      <w:r>
        <w:fldChar w:fldCharType="begin"/>
      </w:r>
      <w:r>
        <w:instrText xml:space="preserve"> REF _Ref351064443 \h  \* MERGEFORMAT </w:instrText>
      </w:r>
      <w:r>
        <w:fldChar w:fldCharType="separate"/>
      </w:r>
      <w:r w:rsidRPr="00ED3959">
        <w:t>Neural Networks</w:t>
      </w:r>
      <w:r>
        <w:fldChar w:fldCharType="end"/>
      </w:r>
      <w:r>
        <w:t xml:space="preserve"> in more detail. </w:t>
      </w:r>
    </w:p>
    <w:p w:rsidR="00DB447C" w:rsidRDefault="00DB447C" w:rsidP="00A33F7C">
      <w: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 is with these sliders that the player can evolve complex behaviours. </w:t>
      </w:r>
    </w:p>
    <w:p w:rsidR="00DB447C" w:rsidRDefault="00DB447C" w:rsidP="00A33F7C">
      <w:r>
        <w:t>The player can alter the environment during while training the agents. This could include placing walls that the agents must move around, placing enemy soldiers etc. These are used by the player to try and get the desired behaviour from the agents.</w:t>
      </w:r>
    </w:p>
    <w:p w:rsidR="00DB447C" w:rsidRDefault="00DB447C" w:rsidP="00A33F7C">
      <w:r>
        <w:t xml:space="preserve">It is with these sliders that relate to the fitness of the agent. The fitness is determined by the player. </w:t>
      </w:r>
    </w:p>
    <w:p w:rsidR="00DB447C" w:rsidRDefault="00DB447C" w:rsidP="00A33F7C">
      <w:r>
        <w:lastRenderedPageBreak/>
        <w:t xml:space="preserve">When training the agents, the replacement of agents happens constantly. It does not destroy almost every member at once like normal genetic algorithms; instead it constantly replaces agents with lower fitness’s with an offspring of two of the fitter agents. </w:t>
      </w:r>
    </w:p>
    <w:p w:rsidR="00DB447C" w:rsidRDefault="00DB447C" w:rsidP="00A33F7C">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DB447C" w:rsidRDefault="00DB447C" w:rsidP="00A33F7C">
      <w:pPr>
        <w:pStyle w:val="Heading3"/>
        <w:numPr>
          <w:ilvl w:val="2"/>
          <w:numId w:val="1"/>
        </w:numPr>
      </w:pPr>
      <w:bookmarkStart w:id="47" w:name="_Toc352673007"/>
      <w:r>
        <w:t>Conclusion</w:t>
      </w:r>
      <w:bookmarkEnd w:id="47"/>
    </w:p>
    <w:p w:rsidR="00DB447C" w:rsidRPr="0093062B" w:rsidRDefault="00DB447C" w:rsidP="00A33F7C">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DB447C" w:rsidRPr="0093062B" w:rsidRDefault="00DB447C" w:rsidP="00A33F7C"/>
    <w:p w:rsidR="00DB447C" w:rsidRPr="00F27C39" w:rsidRDefault="00DB447C" w:rsidP="00A33F7C">
      <w:r w:rsidRPr="00ED3959">
        <w:br w:type="page"/>
      </w:r>
    </w:p>
    <w:p w:rsidR="00DB447C" w:rsidRPr="00ED3959" w:rsidRDefault="00DB447C" w:rsidP="00A33F7C">
      <w:pPr>
        <w:pStyle w:val="Heading2"/>
        <w:numPr>
          <w:ilvl w:val="1"/>
          <w:numId w:val="1"/>
        </w:numPr>
      </w:pPr>
      <w:bookmarkStart w:id="48" w:name="_Ref351064410"/>
      <w:bookmarkStart w:id="49" w:name="_Ref351064415"/>
      <w:bookmarkStart w:id="50" w:name="_Ref351064443"/>
      <w:bookmarkStart w:id="51" w:name="_Ref351064446"/>
      <w:bookmarkStart w:id="52" w:name="_Toc352673008"/>
      <w:bookmarkStart w:id="53" w:name="_Toc364096320"/>
      <w:r w:rsidRPr="00ED3959">
        <w:lastRenderedPageBreak/>
        <w:t>Neural Networks</w:t>
      </w:r>
      <w:bookmarkEnd w:id="48"/>
      <w:bookmarkEnd w:id="49"/>
      <w:bookmarkEnd w:id="50"/>
      <w:bookmarkEnd w:id="51"/>
      <w:bookmarkEnd w:id="52"/>
      <w:bookmarkEnd w:id="53"/>
    </w:p>
    <w:p w:rsidR="00DB447C" w:rsidRPr="008070AF" w:rsidRDefault="00DB447C" w:rsidP="00A33F7C">
      <w:pPr>
        <w:spacing w:line="276" w:lineRule="auto"/>
        <w:rPr>
          <w:rFonts w:eastAsiaTheme="majorEastAsia"/>
          <w:b/>
          <w:bCs/>
          <w:color w:val="4F81BD" w:themeColor="accent1"/>
          <w:sz w:val="26"/>
          <w:szCs w:val="26"/>
        </w:rPr>
      </w:pPr>
      <w:r>
        <w:t xml:space="preserve">The games discussed above in section </w:t>
      </w:r>
      <w:r>
        <w:fldChar w:fldCharType="begin"/>
      </w:r>
      <w:r>
        <w:instrText xml:space="preserve"> REF _Ref352421399 \r \h </w:instrText>
      </w:r>
      <w:r>
        <w:fldChar w:fldCharType="separate"/>
      </w:r>
      <w:r>
        <w:t>2.3</w:t>
      </w:r>
      <w:r>
        <w:fldChar w:fldCharType="end"/>
      </w:r>
      <w:r>
        <w:t xml:space="preserve"> Evolutionary Games both games used an Artificial Neural Network. Artificial Neural Networks are a widely used tool for learning in computing. </w:t>
      </w:r>
    </w:p>
    <w:p w:rsidR="00DB447C" w:rsidRDefault="00DB447C" w:rsidP="00A33F7C">
      <w:pPr>
        <w:spacing w:line="276" w:lineRule="auto"/>
      </w:pPr>
      <w:r>
        <w:t xml:space="preserve">Artificial neural networks are inspired by the brain. Simply the brain is made up of neurons and the connections between them. This is what ANN is trying to mimic. There are </w:t>
      </w:r>
      <w:proofErr w:type="gramStart"/>
      <w:r>
        <w:t>many different architectures</w:t>
      </w:r>
      <w:proofErr w:type="gramEnd"/>
      <w:r>
        <w:t xml:space="preserve"> for neural networks. Some of these will be described below</w:t>
      </w:r>
    </w:p>
    <w:p w:rsidR="00DB447C" w:rsidRDefault="00DB447C" w:rsidP="00A33F7C">
      <w:pPr>
        <w:spacing w:line="276" w:lineRule="auto"/>
      </w:pPr>
      <w:r>
        <w:t xml:space="preserve">Artificial neural networks are a biologically inspired computation technique; this takes its inspiration from the human brain. </w:t>
      </w:r>
    </w:p>
    <w:p w:rsidR="00DB447C" w:rsidRDefault="007E3F57" w:rsidP="00A33F7C">
      <w:pPr>
        <w:pStyle w:val="Heading3"/>
        <w:numPr>
          <w:ilvl w:val="2"/>
          <w:numId w:val="1"/>
        </w:numPr>
      </w:pPr>
      <w:r>
        <w:t>Overview</w:t>
      </w:r>
    </w:p>
    <w:p w:rsidR="00DB447C" w:rsidRDefault="00DB447C" w:rsidP="00A33F7C">
      <w:r>
        <w:t xml:space="preserve">The </w:t>
      </w:r>
      <w:proofErr w:type="gramStart"/>
      <w:r>
        <w:t>basics of an artificial neural network is</w:t>
      </w:r>
      <w:proofErr w:type="gramEnd"/>
      <w:r>
        <w:t xml:space="preserve"> best described in Artificial Intelligence, A Modern Approach (Norvig, Russel, 2010). </w:t>
      </w:r>
    </w:p>
    <w:p w:rsidR="00DB447C" w:rsidRDefault="00DB447C" w:rsidP="00A33F7C">
      <w:r>
        <w:t xml:space="preserve">The artificial neural network is a bio-inspired branch of computation. The particular branch is based upon the brain. Inside the brain there is a network of cells, these cells are called Neurons. These connect together and communicate with each other with electrochemical energy. Neurons emit this energy and it passes through the network to other neurons. It might not reach the </w:t>
      </w:r>
      <w:proofErr w:type="gramStart"/>
      <w:r>
        <w:t>neuron,</w:t>
      </w:r>
      <w:proofErr w:type="gramEnd"/>
      <w:r>
        <w:t xml:space="preserve"> this is dependent upon the synapse. This is found at the point where a connection is coming into the neuron. The energy comes down the network to the neuron, it reaches the synapse first. The synapse determines whether or not the energy will pass through to the neuron. Each synapse has a threshold; if the energy is above this threshold then it will activate the neuron. The connections between neurons are called axons. These are important as they have a strength associated with them. The more a neuron gets fired the stronger the connection gets. This is known as plasticity. </w:t>
      </w:r>
    </w:p>
    <w:p w:rsidR="00DB447C" w:rsidRDefault="00DB447C" w:rsidP="00A33F7C">
      <w:r>
        <w:t xml:space="preserve">It is with this knowledge that artificial neural networks were created. The ANN is made up of nodes and connections. The nodes are the neurons and the connections are the axons. </w:t>
      </w:r>
    </w:p>
    <w:p w:rsidR="00DB447C" w:rsidRDefault="00DB447C" w:rsidP="00A33F7C">
      <w:r>
        <w:t xml:space="preserve">Data is passed into the input nodes. </w:t>
      </w:r>
      <w:proofErr w:type="gramStart"/>
      <w:r>
        <w:t>These nodes add up all the inputs values and then passes</w:t>
      </w:r>
      <w:proofErr w:type="gramEnd"/>
      <w:r>
        <w:t xml:space="preserve"> the result into the activation function. The activation function does something with the data and then it outputs the result to the output connections, if there are any. </w:t>
      </w:r>
    </w:p>
    <w:p w:rsidR="00DB447C" w:rsidRDefault="00DB447C" w:rsidP="00A33F7C">
      <w:r>
        <w:lastRenderedPageBreak/>
        <w:t xml:space="preserve">The activation function acts like the synapse in the biological brain. There are a wide number of different activation functions available, it all depends on what the nature of the ANN is. For example the threshold activation function will output a value only if it is greater than the threshold, otherwise it outputs zero to the output connections. </w:t>
      </w:r>
    </w:p>
    <w:p w:rsidR="00DB447C" w:rsidRDefault="00DB447C" w:rsidP="00A33F7C">
      <w:r>
        <w:t xml:space="preserve">The connections have a weight component. When something is passed down a connection it is multiplied by the weight of the connection. This represents the strength of that connection. </w:t>
      </w:r>
      <w:proofErr w:type="gramStart"/>
      <w:r>
        <w:t>The stronger the network, the larger the weight value.</w:t>
      </w:r>
      <w:proofErr w:type="gramEnd"/>
      <w:r>
        <w:t xml:space="preserve"> By altering the weights of the connections learning can be achieved. </w:t>
      </w:r>
    </w:p>
    <w:p w:rsidR="00DB447C" w:rsidRDefault="00DB447C" w:rsidP="00A33F7C">
      <w:r>
        <w:t xml:space="preserve">The connections connect all the nodes together in the architecture that is desired. A number of different architectures are described below. </w:t>
      </w:r>
    </w:p>
    <w:p w:rsidR="00DB447C" w:rsidRDefault="00DB447C" w:rsidP="00A33F7C"/>
    <w:p w:rsidR="00DB447C" w:rsidRDefault="00DB447C" w:rsidP="00A33F7C">
      <w:pPr>
        <w:pStyle w:val="Heading3"/>
        <w:numPr>
          <w:ilvl w:val="2"/>
          <w:numId w:val="1"/>
        </w:numPr>
      </w:pPr>
      <w:r>
        <w:t>Feed-forward Architectures</w:t>
      </w:r>
    </w:p>
    <w:p w:rsidR="00DB447C" w:rsidRPr="00F41E8A" w:rsidRDefault="00DB447C" w:rsidP="00A33F7C">
      <w:r>
        <w:t>This is one type of ANN. This method passes the data in a single direction. The data travels from the start node to the output nodes. There are no loops within these architectures.</w:t>
      </w:r>
    </w:p>
    <w:p w:rsidR="00DB447C" w:rsidRDefault="00DB447C" w:rsidP="00A33F7C">
      <w:pPr>
        <w:pStyle w:val="Heading4"/>
        <w:numPr>
          <w:ilvl w:val="3"/>
          <w:numId w:val="1"/>
        </w:numPr>
      </w:pPr>
      <w:bookmarkStart w:id="54" w:name="_Toc352673009"/>
      <w:r>
        <w:t>Single-layer Feedforward Architecture</w:t>
      </w:r>
      <w:bookmarkEnd w:id="54"/>
    </w:p>
    <w:p w:rsidR="00DB447C" w:rsidRDefault="00DB447C" w:rsidP="00A33F7C">
      <w:r>
        <w:t>Single-layered feedforward architecture is a simple neural network. There are only two types of neurons; input neurons and output neurons. In this architecture all input neurons a</w:t>
      </w:r>
      <w:bookmarkStart w:id="55" w:name="_Toc352673010"/>
      <w:r>
        <w:t>re connected to output neurons.</w:t>
      </w:r>
    </w:p>
    <w:p w:rsidR="00DB447C" w:rsidRDefault="00DB447C" w:rsidP="00A33F7C"/>
    <w:p w:rsidR="00DB447C" w:rsidRDefault="00DB447C" w:rsidP="00A33F7C">
      <w:pPr>
        <w:pStyle w:val="Heading4"/>
        <w:numPr>
          <w:ilvl w:val="3"/>
          <w:numId w:val="1"/>
        </w:numPr>
      </w:pPr>
      <w:r>
        <w:t xml:space="preserve">Multi-layered Feedforward </w:t>
      </w:r>
      <w:r>
        <w:rPr>
          <w:rFonts w:cs="Times New Roman"/>
        </w:rPr>
        <w:t>Architecture</w:t>
      </w:r>
      <w:bookmarkEnd w:id="55"/>
    </w:p>
    <w:p w:rsidR="00DB447C" w:rsidRDefault="00DB447C" w:rsidP="00A33F7C">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DB447C" w:rsidRDefault="00DB447C" w:rsidP="00A33F7C">
      <w:pPr>
        <w:pStyle w:val="ListParagraph"/>
        <w:spacing w:line="276" w:lineRule="auto"/>
        <w:jc w:val="both"/>
        <w:rPr>
          <w:rFonts w:cs="Times New Roman"/>
        </w:rPr>
      </w:pPr>
      <w:r>
        <w:rPr>
          <w:rFonts w:cs="Times New Roman"/>
          <w:noProof/>
          <w:lang w:eastAsia="en-GB"/>
        </w:rPr>
        <w:lastRenderedPageBreak/>
        <w:drawing>
          <wp:inline distT="0" distB="0" distL="0" distR="0" wp14:anchorId="107301D0" wp14:editId="27193B97">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DB447C" w:rsidRDefault="00DB447C" w:rsidP="00A33F7C">
      <w:pPr>
        <w:pStyle w:val="Caption"/>
        <w:jc w:val="both"/>
        <w:rPr>
          <w:b w:val="0"/>
          <w:color w:val="auto"/>
        </w:rPr>
      </w:pPr>
      <w:bookmarkStart w:id="56" w:name="_Ref351132496"/>
      <w:bookmarkStart w:id="57" w:name="_Toc352671241"/>
      <w:bookmarkStart w:id="58" w:name="_Toc352633641"/>
      <w:bookmarkStart w:id="59" w:name="_Toc364096298"/>
      <w:r>
        <w:t xml:space="preserve">Figure </w:t>
      </w:r>
      <w:r w:rsidR="00883AFD">
        <w:fldChar w:fldCharType="begin"/>
      </w:r>
      <w:r w:rsidR="00883AFD">
        <w:instrText xml:space="preserve"> SEQ Figure \* ARABIC </w:instrText>
      </w:r>
      <w:r w:rsidR="00883AFD">
        <w:fldChar w:fldCharType="separate"/>
      </w:r>
      <w:proofErr w:type="gramStart"/>
      <w:r>
        <w:rPr>
          <w:noProof/>
        </w:rPr>
        <w:t>3</w:t>
      </w:r>
      <w:r w:rsidR="00883AFD">
        <w:rPr>
          <w:noProof/>
        </w:rPr>
        <w:fldChar w:fldCharType="end"/>
      </w:r>
      <w:bookmarkEnd w:id="56"/>
      <w:r>
        <w:t xml:space="preserve"> Basic Multi-layer ANN layout</w:t>
      </w:r>
      <w:proofErr w:type="gramEnd"/>
      <w:r>
        <w:t xml:space="preserve">. </w:t>
      </w:r>
      <w:r>
        <w:rPr>
          <w:b w:val="0"/>
          <w:color w:val="auto"/>
        </w:rPr>
        <w:t xml:space="preserve">The topmost layer is the output neurons. The middle layer is the hidden layer and the bottom layer is the inputs. Image taken from AI Techniques for Game Programming </w:t>
      </w:r>
      <w:bookmarkEnd w:id="57"/>
      <w:bookmarkEnd w:id="58"/>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rPr>
          <w:b w:val="0"/>
          <w:color w:val="auto"/>
        </w:rPr>
        <w:fldChar w:fldCharType="separate"/>
      </w:r>
      <w:r>
        <w:rPr>
          <w:b w:val="0"/>
          <w:noProof/>
          <w:color w:val="auto"/>
        </w:rPr>
        <w:t>(Buckland, 2002)</w:t>
      </w:r>
      <w:bookmarkEnd w:id="59"/>
      <w:r>
        <w:rPr>
          <w:b w:val="0"/>
          <w:color w:val="auto"/>
        </w:rPr>
        <w:fldChar w:fldCharType="end"/>
      </w:r>
    </w:p>
    <w:p w:rsidR="00DB447C" w:rsidRDefault="00DB447C" w:rsidP="00A33F7C"/>
    <w:p w:rsidR="00DB447C" w:rsidRDefault="00DB447C" w:rsidP="00A33F7C">
      <w:r>
        <w:t xml:space="preserve">The same as the architecture above, all neurons have an activation function and all connections have a weight. </w:t>
      </w:r>
    </w:p>
    <w:p w:rsidR="00DB447C" w:rsidRDefault="00DB447C" w:rsidP="00A33F7C">
      <w:pPr>
        <w:pStyle w:val="Heading3"/>
        <w:numPr>
          <w:ilvl w:val="2"/>
          <w:numId w:val="1"/>
        </w:numPr>
      </w:pPr>
      <w:r>
        <w:t>Recurrent Networks</w:t>
      </w:r>
    </w:p>
    <w:p w:rsidR="00DB447C" w:rsidRDefault="00DB447C" w:rsidP="00A33F7C">
      <w:r>
        <w:t xml:space="preserve">This architecture not only has loops within it, it also features nodes that feed back into </w:t>
      </w:r>
      <w:proofErr w:type="gramStart"/>
      <w:r>
        <w:t>itself</w:t>
      </w:r>
      <w:proofErr w:type="gramEnd"/>
      <w:r>
        <w:t xml:space="preserve">. This means that when it outputs something from its neuron it can be fed back into that same neuron as an input {Russell, 2010, Artificial Intelligence: A Modern Approach}. </w:t>
      </w:r>
    </w:p>
    <w:p w:rsidR="00DB447C" w:rsidRPr="009E1239" w:rsidRDefault="00DB447C" w:rsidP="00A33F7C"/>
    <w:p w:rsidR="00DB447C" w:rsidRDefault="00DB447C" w:rsidP="00A33F7C">
      <w:pPr>
        <w:pStyle w:val="Heading3"/>
        <w:numPr>
          <w:ilvl w:val="2"/>
          <w:numId w:val="1"/>
        </w:numPr>
      </w:pPr>
      <w:bookmarkStart w:id="60" w:name="_Toc352673011"/>
      <w:r>
        <w:t>NEAT algorithm</w:t>
      </w:r>
      <w:bookmarkEnd w:id="60"/>
    </w:p>
    <w:p w:rsidR="00DB447C" w:rsidRDefault="00DB447C" w:rsidP="00A33F7C">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DB447C" w:rsidRDefault="00DB447C" w:rsidP="00A33F7C">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pages&gt;480&lt;/pages&gt;&lt;contributors&gt;&lt;authors&gt;&lt;author&gt;Buckland, Mat&lt;/author&gt;&lt;/authors&gt;&lt;/contributors&gt;&lt;added-date format="utc"&gt;1362589439&lt;/added-date&gt;&lt;pub-location&gt;&lt;style face="italic" font="default" size="100%"&gt;United States of America&lt;/style&gt;&lt;/pub-location&gt;&lt;ref-type name="Book"&gt;6&lt;/ref-type&gt;&lt;dates&gt;&lt;year&gt;2002&lt;/year&gt;&lt;/dates&gt;&lt;rec-number&gt;8&lt;/rec-number&gt;&lt;publisher&gt;Premier Press&lt;/publisher&gt;&lt;last-updated-date format="utc"&gt;1364829722&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DB447C" w:rsidRPr="00691FC8" w:rsidRDefault="00DB447C" w:rsidP="00A33F7C">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DB447C" w:rsidRPr="008070AF" w:rsidRDefault="00DB447C" w:rsidP="00A33F7C">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DB447C" w:rsidRDefault="00DB447C" w:rsidP="00A33F7C">
      <w:pPr>
        <w:pStyle w:val="Caption"/>
        <w:jc w:val="both"/>
      </w:pPr>
      <w:r>
        <w:rPr>
          <w:noProof/>
          <w:lang w:eastAsia="en-GB"/>
        </w:rPr>
        <w:drawing>
          <wp:inline distT="0" distB="0" distL="0" distR="0" wp14:anchorId="0E0FDE15" wp14:editId="11C79762">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DB447C" w:rsidRPr="006E465D" w:rsidRDefault="00DB447C" w:rsidP="00A33F7C">
      <w:pPr>
        <w:pStyle w:val="Caption"/>
        <w:jc w:val="both"/>
        <w:rPr>
          <w:sz w:val="26"/>
          <w:szCs w:val="26"/>
        </w:rPr>
      </w:pPr>
      <w:bookmarkStart w:id="61" w:name="_Toc352671242"/>
      <w:bookmarkStart w:id="62" w:name="_Toc352633642"/>
      <w:bookmarkStart w:id="63" w:name="_Toc364096299"/>
      <w:r>
        <w:t xml:space="preserve">Figure </w:t>
      </w:r>
      <w:fldSimple w:instr=" SEQ Figure \* ARABIC ">
        <w:r>
          <w:rPr>
            <w:noProof/>
          </w:rPr>
          <w:t>4</w:t>
        </w:r>
      </w:fldSimple>
      <w:r>
        <w:t xml:space="preserve">: An example of how two parents combine to make a child. </w:t>
      </w:r>
      <w:r>
        <w:rPr>
          <w:b w:val="0"/>
          <w:color w:val="auto"/>
        </w:rPr>
        <w:t xml:space="preserve">Image taken from </w:t>
      </w:r>
      <w:bookmarkStart w:id="64" w:name="_Toc352673012"/>
      <w:bookmarkEnd w:id="61"/>
      <w:bookmarkEnd w:id="62"/>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s"&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3"/>
      <w:r>
        <w:rPr>
          <w:b w:val="0"/>
          <w:color w:val="auto"/>
        </w:rPr>
        <w:fldChar w:fldCharType="end"/>
      </w:r>
    </w:p>
    <w:p w:rsidR="00DB447C" w:rsidRPr="002A6652" w:rsidRDefault="00DB447C" w:rsidP="00A33F7C"/>
    <w:p w:rsidR="00DB447C" w:rsidRDefault="00DB447C" w:rsidP="00A33F7C">
      <w:pPr>
        <w:spacing w:after="200" w:line="276" w:lineRule="auto"/>
        <w:jc w:val="left"/>
        <w:rPr>
          <w:rFonts w:cs="Arial"/>
          <w:b/>
          <w:iCs/>
          <w:kern w:val="32"/>
          <w:sz w:val="28"/>
          <w:szCs w:val="28"/>
        </w:rPr>
      </w:pPr>
      <w:r>
        <w:br w:type="page"/>
      </w:r>
    </w:p>
    <w:p w:rsidR="00DB447C" w:rsidRPr="00ED3959" w:rsidRDefault="00DB447C" w:rsidP="00A33F7C">
      <w:pPr>
        <w:pStyle w:val="Heading2"/>
        <w:numPr>
          <w:ilvl w:val="1"/>
          <w:numId w:val="1"/>
        </w:numPr>
      </w:pPr>
      <w:bookmarkStart w:id="65" w:name="_Toc364096321"/>
      <w:r w:rsidRPr="00ED3959">
        <w:lastRenderedPageBreak/>
        <w:t>Interfacing In-between Games</w:t>
      </w:r>
      <w:bookmarkEnd w:id="64"/>
      <w:bookmarkEnd w:id="65"/>
    </w:p>
    <w:p w:rsidR="00DB447C" w:rsidRDefault="00DB447C" w:rsidP="00A33F7C">
      <w:pPr>
        <w:pStyle w:val="Heading3"/>
        <w:numPr>
          <w:ilvl w:val="2"/>
          <w:numId w:val="1"/>
        </w:numPr>
      </w:pPr>
      <w:bookmarkStart w:id="66" w:name="_Toc352673013"/>
      <w:r>
        <w:t>ACI EAI</w:t>
      </w:r>
      <w:bookmarkEnd w:id="66"/>
    </w:p>
    <w:p w:rsidR="00DB447C" w:rsidRDefault="00DB447C" w:rsidP="00A33F7C">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r>
        <w:br w:type="page"/>
      </w:r>
    </w:p>
    <w:p w:rsidR="00DB447C" w:rsidRDefault="00DB447C" w:rsidP="00A33F7C">
      <w:pPr>
        <w:pStyle w:val="Heading2"/>
        <w:numPr>
          <w:ilvl w:val="1"/>
          <w:numId w:val="1"/>
        </w:numPr>
      </w:pPr>
      <w:bookmarkStart w:id="67" w:name="_Toc352673014"/>
      <w:bookmarkStart w:id="68" w:name="_Toc364096322"/>
      <w:r>
        <w:lastRenderedPageBreak/>
        <w:t>Literature Review Conclusion</w:t>
      </w:r>
      <w:bookmarkEnd w:id="67"/>
      <w:bookmarkEnd w:id="68"/>
    </w:p>
    <w:p w:rsidR="00DB447C" w:rsidRDefault="00DB447C" w:rsidP="00A33F7C">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 MERGEFORMAT </w:instrText>
      </w:r>
      <w:r>
        <w:fldChar w:fldCharType="separate"/>
      </w:r>
      <w:r w:rsidRPr="00ED3959">
        <w:t>Game Engines</w:t>
      </w:r>
      <w:r>
        <w:fldChar w:fldCharType="end"/>
      </w:r>
      <w:r>
        <w:t xml:space="preserve">. The last feature that swayed the </w:t>
      </w:r>
      <w:proofErr w:type="gramStart"/>
      <w:r>
        <w:t>authors</w:t>
      </w:r>
      <w:proofErr w:type="gramEnd"/>
      <w:r>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DB447C" w:rsidRDefault="00D03DF3" w:rsidP="00A33F7C">
      <w:r>
        <w:t xml:space="preserve">Chapter </w:t>
      </w:r>
      <w:r>
        <w:fldChar w:fldCharType="begin"/>
      </w:r>
      <w:r>
        <w:instrText xml:space="preserve"> REF _Ref352421399 \r \h </w:instrText>
      </w:r>
      <w:r>
        <w:fldChar w:fldCharType="separate"/>
      </w:r>
      <w:r>
        <w:t>2.3</w:t>
      </w:r>
      <w:r>
        <w:fldChar w:fldCharType="end"/>
      </w:r>
      <w:r w:rsidR="00DB447C">
        <w:t xml:space="preserve"> </w:t>
      </w:r>
      <w:r w:rsidR="00DB447C">
        <w:fldChar w:fldCharType="begin"/>
      </w:r>
      <w:r w:rsidR="00DB447C">
        <w:instrText xml:space="preserve"> REF _Ref352421402 \h  \* MERGEFORMAT </w:instrText>
      </w:r>
      <w:r w:rsidR="00DB447C">
        <w:fldChar w:fldCharType="separate"/>
      </w:r>
      <w:r w:rsidR="00DB447C" w:rsidRPr="00ED3959">
        <w:t>Evolutionary Games</w:t>
      </w:r>
      <w:r w:rsidR="00DB447C">
        <w:fldChar w:fldCharType="end"/>
      </w:r>
      <w:r w:rsidR="00DB447C">
        <w:t xml:space="preserve"> shows that games with evolutionary artificial intelligence techniques can be created. These games not only work but the show that these techniques can be used in real time in games. </w:t>
      </w:r>
    </w:p>
    <w:p w:rsidR="00DB447C" w:rsidRDefault="00DB447C" w:rsidP="00A33F7C">
      <w:r>
        <w:t xml:space="preserve">Section </w:t>
      </w:r>
      <w:r w:rsidR="00D03DF3">
        <w:fldChar w:fldCharType="begin"/>
      </w:r>
      <w:r w:rsidR="00D03DF3">
        <w:instrText xml:space="preserve"> REF _Ref352428699 \r \h </w:instrText>
      </w:r>
      <w:r w:rsidR="00D03DF3">
        <w:fldChar w:fldCharType="separate"/>
      </w:r>
      <w:r w:rsidR="00D03DF3">
        <w:t>2.2</w:t>
      </w:r>
      <w:r w:rsidR="00D03DF3">
        <w:fldChar w:fldCharType="end"/>
      </w:r>
      <w:r w:rsidR="00D03DF3">
        <w:t xml:space="preserve"> </w:t>
      </w:r>
      <w:r>
        <w:fldChar w:fldCharType="begin"/>
      </w:r>
      <w:r>
        <w:instrText xml:space="preserve"> REF _Ref352428703 \h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DB447C" w:rsidRPr="00160FFA" w:rsidRDefault="00DB447C" w:rsidP="00A33F7C">
      <w:r>
        <w:t xml:space="preserve">Section </w:t>
      </w:r>
      <w:r w:rsidR="00D03DF3">
        <w:fldChar w:fldCharType="begin"/>
      </w:r>
      <w:r w:rsidR="00D03DF3">
        <w:instrText xml:space="preserve"> REF _Ref351064410 \r \h </w:instrText>
      </w:r>
      <w:r w:rsidR="00D03DF3">
        <w:fldChar w:fldCharType="separate"/>
      </w:r>
      <w:r w:rsidR="00D03DF3">
        <w:t>2.4</w:t>
      </w:r>
      <w:r w:rsidR="00D03DF3">
        <w:fldChar w:fldCharType="end"/>
      </w:r>
      <w:r w:rsidR="00D03DF3">
        <w:t xml:space="preserve"> </w:t>
      </w:r>
      <w:r>
        <w:fldChar w:fldCharType="begin"/>
      </w:r>
      <w:r>
        <w:instrText xml:space="preserve"> REF _Ref351064410 \h  \* MERGEFORMAT </w:instrText>
      </w:r>
      <w:r>
        <w:fldChar w:fldCharType="separate"/>
      </w:r>
      <w:r w:rsidRPr="00ED3959">
        <w:t>Neural Networks</w:t>
      </w:r>
      <w:r>
        <w:fldChar w:fldCharType="end"/>
      </w:r>
      <w:r>
        <w:t xml:space="preserve"> discussed the basics of a</w:t>
      </w:r>
      <w:r w:rsidR="00D03DF3">
        <w:t>n artificial</w:t>
      </w:r>
      <w:r>
        <w:t xml:space="preserve">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DB447C" w:rsidRPr="001B3533" w:rsidRDefault="00DB447C" w:rsidP="00A33F7C">
      <w:pPr>
        <w:spacing w:line="276" w:lineRule="auto"/>
      </w:pPr>
      <w:r>
        <w:br w:type="page"/>
      </w:r>
    </w:p>
    <w:p w:rsidR="00DB447C" w:rsidRPr="00CC4660" w:rsidRDefault="00DB447C" w:rsidP="00A33F7C">
      <w:pPr>
        <w:pStyle w:val="Heading1"/>
        <w:numPr>
          <w:ilvl w:val="0"/>
          <w:numId w:val="1"/>
        </w:numPr>
      </w:pPr>
      <w:bookmarkStart w:id="69" w:name="_Toc352673023"/>
      <w:bookmarkStart w:id="70" w:name="_Toc364096323"/>
      <w:r w:rsidRPr="00ED3959">
        <w:lastRenderedPageBreak/>
        <w:t>Requirements</w:t>
      </w:r>
      <w:bookmarkEnd w:id="69"/>
      <w:bookmarkEnd w:id="70"/>
    </w:p>
    <w:p w:rsidR="00DB447C" w:rsidRPr="00ED3959" w:rsidRDefault="00DB447C" w:rsidP="00A33F7C">
      <w:pPr>
        <w:pStyle w:val="Heading2"/>
        <w:numPr>
          <w:ilvl w:val="1"/>
          <w:numId w:val="1"/>
        </w:numPr>
        <w:rPr>
          <w:rFonts w:ascii="Times New Roman" w:hAnsi="Times New Roman" w:cs="Times New Roman"/>
        </w:rPr>
      </w:pPr>
      <w:bookmarkStart w:id="71" w:name="_Toc352673024"/>
      <w:bookmarkStart w:id="72" w:name="_Toc364096324"/>
      <w:r>
        <w:rPr>
          <w:rFonts w:ascii="Times New Roman" w:hAnsi="Times New Roman" w:cs="Times New Roman"/>
        </w:rPr>
        <w:t>Risk Assessment</w:t>
      </w:r>
      <w:bookmarkEnd w:id="71"/>
      <w:bookmarkEnd w:id="72"/>
      <w:r>
        <w:rPr>
          <w:rFonts w:ascii="Times New Roman" w:hAnsi="Times New Roman" w:cs="Times New Roman"/>
        </w:rPr>
        <w:t xml:space="preserve"> </w:t>
      </w:r>
    </w:p>
    <w:p w:rsidR="00DB447C" w:rsidRDefault="00DB447C" w:rsidP="00A33F7C">
      <w:pPr>
        <w:spacing w:line="276" w:lineRule="auto"/>
      </w:pPr>
      <w:r>
        <w:t>With this project, and any project, has the potential to fail. This chapter aims to point out the main points where this project is likely to fail.</w:t>
      </w:r>
    </w:p>
    <w:p w:rsidR="00DB447C" w:rsidRPr="00AA160C" w:rsidRDefault="00DB447C" w:rsidP="00A33F7C">
      <w:pPr>
        <w:pStyle w:val="Heading3"/>
        <w:numPr>
          <w:ilvl w:val="2"/>
          <w:numId w:val="1"/>
        </w:numPr>
        <w:rPr>
          <w:rFonts w:eastAsiaTheme="minorHAnsi"/>
        </w:rPr>
      </w:pPr>
      <w:bookmarkStart w:id="73" w:name="_Toc352673025"/>
      <w:r>
        <w:t>Transferring data</w:t>
      </w:r>
      <w:bookmarkEnd w:id="73"/>
    </w:p>
    <w:p w:rsidR="00DB447C" w:rsidRDefault="00DB447C" w:rsidP="00A33F7C">
      <w:r>
        <w:t>This project has one key failure point and that is when it comes to transferring data to the interface. This one of the key points of this project and if this point fails then so does the whole interface part of this project.</w:t>
      </w:r>
    </w:p>
    <w:p w:rsidR="00DB447C" w:rsidRDefault="00DB447C" w:rsidP="00A33F7C">
      <w:pPr>
        <w:pStyle w:val="Heading3"/>
        <w:numPr>
          <w:ilvl w:val="2"/>
          <w:numId w:val="1"/>
        </w:numPr>
      </w:pPr>
      <w:r>
        <w:t xml:space="preserve"> </w:t>
      </w:r>
      <w:bookmarkStart w:id="74" w:name="_Toc352673026"/>
      <w:r>
        <w:t>Evolution failure</w:t>
      </w:r>
      <w:bookmarkEnd w:id="74"/>
    </w:p>
    <w:p w:rsidR="00DB447C" w:rsidRDefault="00DB447C" w:rsidP="00A33F7C">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through the interface to the neural network and back to the game again. This </w:t>
      </w:r>
      <w:proofErr w:type="gramStart"/>
      <w:r>
        <w:t>itself</w:t>
      </w:r>
      <w:proofErr w:type="gramEnd"/>
      <w:r>
        <w:t xml:space="preserve"> is an accomplishment. </w:t>
      </w:r>
    </w:p>
    <w:p w:rsidR="00DB447C" w:rsidRDefault="00DB447C" w:rsidP="00A33F7C">
      <w:pPr>
        <w:pStyle w:val="Heading3"/>
        <w:numPr>
          <w:ilvl w:val="2"/>
          <w:numId w:val="1"/>
        </w:numPr>
      </w:pPr>
      <w:bookmarkStart w:id="75" w:name="_Toc352673027"/>
      <w:r>
        <w:t>Game Bugs</w:t>
      </w:r>
      <w:bookmarkEnd w:id="75"/>
    </w:p>
    <w:p w:rsidR="00DB447C" w:rsidRDefault="00DB447C" w:rsidP="00A33F7C">
      <w:r>
        <w:t xml:space="preserve">The game might contain small bugs in the code. This is small risk as they are generally simple to fix. More complicated bugs might be discovered, but due to the size of the game, not a lot can go wrong. </w:t>
      </w:r>
    </w:p>
    <w:p w:rsidR="00DB447C" w:rsidRPr="00AA160C" w:rsidRDefault="00DB447C" w:rsidP="00A33F7C"/>
    <w:p w:rsidR="00DB447C" w:rsidRPr="00ED3959" w:rsidRDefault="00DB447C" w:rsidP="00A33F7C">
      <w:pPr>
        <w:pStyle w:val="Heading2"/>
        <w:numPr>
          <w:ilvl w:val="1"/>
          <w:numId w:val="1"/>
        </w:numPr>
        <w:rPr>
          <w:rFonts w:ascii="Times New Roman" w:hAnsi="Times New Roman" w:cs="Times New Roman"/>
        </w:rPr>
      </w:pPr>
      <w:bookmarkStart w:id="76" w:name="_Toc352673028"/>
      <w:bookmarkStart w:id="77" w:name="_Toc364096325"/>
      <w:r>
        <w:rPr>
          <w:rFonts w:ascii="Times New Roman" w:hAnsi="Times New Roman" w:cs="Times New Roman"/>
        </w:rPr>
        <w:t>Performance Assessment</w:t>
      </w:r>
      <w:bookmarkEnd w:id="76"/>
      <w:bookmarkEnd w:id="77"/>
      <w:r>
        <w:rPr>
          <w:rFonts w:ascii="Times New Roman" w:hAnsi="Times New Roman" w:cs="Times New Roman"/>
        </w:rPr>
        <w:t xml:space="preserve"> </w:t>
      </w:r>
    </w:p>
    <w:p w:rsidR="00DB447C" w:rsidRDefault="00DB447C" w:rsidP="00A33F7C">
      <w:r>
        <w:t>This section will detail how each part of this project will be evaluated.</w:t>
      </w:r>
    </w:p>
    <w:p w:rsidR="00DB447C" w:rsidRDefault="00DB447C" w:rsidP="00A33F7C">
      <w:pPr>
        <w:pStyle w:val="Heading3"/>
        <w:numPr>
          <w:ilvl w:val="2"/>
          <w:numId w:val="1"/>
        </w:numPr>
      </w:pPr>
      <w:bookmarkStart w:id="78" w:name="_Toc352673029"/>
      <w:r>
        <w:t>The interface</w:t>
      </w:r>
      <w:bookmarkEnd w:id="78"/>
    </w:p>
    <w:p w:rsidR="00DB447C" w:rsidRDefault="00DB447C" w:rsidP="00A33F7C">
      <w:r>
        <w:t xml:space="preserve">This can be measured a number of ways. The first evaluation point will be how well it is in sync with the game engine. The update function will be called every frame of the game. The frame rate of the game can be set </w:t>
      </w:r>
      <w:r>
        <w:fldChar w:fldCharType="begin"/>
      </w:r>
      <w:r>
        <w:instrText xml:space="preserve"> ADDIN EN.CITE &lt;EndNote&gt;&lt;Cite ExcludeYear="1"&gt;&lt;Author&gt;Unity&lt;/Author&gt;&lt;IDText&gt;Unity3D API&lt;/IDText&gt;&lt;DisplayText&gt;(Technologies)&lt;/DisplayText&gt;&lt;record&gt;&lt;urls&gt;&lt;related-urls&gt;&lt;url&gt;http://docs.unity3d.com/Documentation/ScriptReference/Application-targetFrameRate.html&lt;/url&gt;&lt;/related-urls&gt;&lt;/urls&gt;&lt;titles&gt;&lt;title&gt;&lt;style face="italic" font="default" size="100%"&gt;Unity3D API&lt;/style&gt;&lt;/title&gt;&lt;/titles&gt;&lt;contributors&gt;&lt;authors&gt;&lt;author&gt;Unity Technologies&lt;/author&gt;&lt;/authors&gt;&lt;/contributors&gt;&lt;added-date format="utc"&gt;1364831296&lt;/added-date&gt;&lt;ref-type name="Web Page"&gt;12&lt;/ref-type&gt;&lt;rec-number&gt;22&lt;/rec-number&gt;&lt;last-updated-date format="utc"&gt;1364903728&lt;/last-updated-date&gt;&lt;volume&gt;2013&lt;/volume&gt;&lt;/record&gt;&lt;/Cite&gt;&lt;/EndNote&gt;</w:instrText>
      </w:r>
      <w:r>
        <w:fldChar w:fldCharType="separate"/>
      </w:r>
      <w:r>
        <w:rPr>
          <w:noProof/>
        </w:rPr>
        <w:t>(Technologies)</w:t>
      </w:r>
      <w:r>
        <w:fldChar w:fldCharType="end"/>
      </w:r>
      <w:r>
        <w:t xml:space="preserve">. Therefore the game engines update cycle can be slowed in order to sync with the interface. The interface must be able to send and receive data to and from the game. The higher the </w:t>
      </w:r>
      <w:proofErr w:type="gramStart"/>
      <w:r>
        <w:t>frame rate</w:t>
      </w:r>
      <w:proofErr w:type="gramEnd"/>
      <w:r>
        <w:t xml:space="preserve"> the better. This must be balanced with the amount of data being sent from the </w:t>
      </w:r>
      <w:r>
        <w:lastRenderedPageBreak/>
        <w:t xml:space="preserve">game and interface. Larger amounts of data will take longer to process. Therefore balancing this will be required. </w:t>
      </w:r>
    </w:p>
    <w:p w:rsidR="00DB447C" w:rsidRDefault="00DB447C" w:rsidP="00A33F7C">
      <w:pPr>
        <w:pStyle w:val="Heading3"/>
        <w:numPr>
          <w:ilvl w:val="2"/>
          <w:numId w:val="1"/>
        </w:numPr>
      </w:pPr>
      <w:bookmarkStart w:id="79" w:name="_Toc352673030"/>
      <w:r>
        <w:t>The game</w:t>
      </w:r>
      <w:bookmarkEnd w:id="79"/>
    </w:p>
    <w:p w:rsidR="00DB447C" w:rsidRDefault="00DB447C" w:rsidP="00A33F7C">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going to be a simple game then there should be few bugs. </w:t>
      </w:r>
    </w:p>
    <w:p w:rsidR="00DB447C" w:rsidRDefault="00DB447C" w:rsidP="00A33F7C">
      <w:pPr>
        <w:pStyle w:val="Heading3"/>
        <w:numPr>
          <w:ilvl w:val="2"/>
          <w:numId w:val="1"/>
        </w:numPr>
      </w:pPr>
      <w:bookmarkStart w:id="80" w:name="_Toc352673031"/>
      <w:r>
        <w:t>The neural network</w:t>
      </w:r>
      <w:bookmarkEnd w:id="80"/>
    </w:p>
    <w:p w:rsidR="00DB447C" w:rsidRPr="00486AA4" w:rsidRDefault="00DB447C" w:rsidP="00A33F7C">
      <w:r>
        <w:t>The performance of the neural network can easily be measured. The performance will be related to the behaviours that are created. The better the behaviours created will indicate a better network. 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DB447C" w:rsidRDefault="00DB447C" w:rsidP="00A33F7C">
      <w:pPr>
        <w:spacing w:line="276" w:lineRule="auto"/>
        <w:rPr>
          <w:rFonts w:eastAsiaTheme="majorEastAsia"/>
          <w:b/>
          <w:bCs/>
          <w:color w:val="4F81BD" w:themeColor="accent1"/>
          <w:sz w:val="26"/>
          <w:szCs w:val="26"/>
        </w:rPr>
      </w:pPr>
    </w:p>
    <w:p w:rsidR="00DB447C" w:rsidRDefault="00DB447C" w:rsidP="00A33F7C">
      <w:pPr>
        <w:pStyle w:val="Heading2"/>
        <w:numPr>
          <w:ilvl w:val="1"/>
          <w:numId w:val="1"/>
        </w:numPr>
      </w:pPr>
      <w:bookmarkStart w:id="81" w:name="_Toc352673032"/>
      <w:bookmarkStart w:id="82" w:name="_Toc364096326"/>
      <w:r>
        <w:t>Requirements</w:t>
      </w:r>
      <w:bookmarkEnd w:id="81"/>
      <w:bookmarkEnd w:id="82"/>
      <w:r>
        <w:t xml:space="preserve"> </w:t>
      </w:r>
    </w:p>
    <w:p w:rsidR="00DB447C" w:rsidRPr="00350B4A" w:rsidRDefault="00DB447C" w:rsidP="00A33F7C">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DB447C" w:rsidRDefault="00DB447C" w:rsidP="00A33F7C">
      <w:pPr>
        <w:pStyle w:val="Heading3"/>
        <w:numPr>
          <w:ilvl w:val="2"/>
          <w:numId w:val="1"/>
        </w:numPr>
      </w:pPr>
      <w:bookmarkStart w:id="83" w:name="_Toc352673033"/>
      <w:r>
        <w:t>Mandatory</w:t>
      </w:r>
      <w:bookmarkEnd w:id="83"/>
    </w:p>
    <w:p w:rsidR="00DB447C" w:rsidRDefault="00DB447C" w:rsidP="00A33F7C">
      <w:r>
        <w:t xml:space="preserve">Mandatory requirements are requirements that this project must include.  </w:t>
      </w:r>
    </w:p>
    <w:p w:rsidR="00DB447C" w:rsidRDefault="00DB447C" w:rsidP="00A33F7C">
      <w:pPr>
        <w:pStyle w:val="Heading4"/>
        <w:numPr>
          <w:ilvl w:val="3"/>
          <w:numId w:val="1"/>
        </w:numPr>
      </w:pPr>
      <w:r>
        <w:t xml:space="preserve">The Interface </w:t>
      </w:r>
    </w:p>
    <w:p w:rsidR="00DB447C" w:rsidRDefault="00DB447C" w:rsidP="00A33F7C">
      <w:r>
        <w:t xml:space="preserve">The first mandatory requirement will be the interface. The goal of the project is to create this interface. Therefore the first requirement will be this. The interface need not have a lot of functionality but as long as it has the basics, then the requirement will be met. The basics of the interface are that it must be able to receive and pass data to the game, and also be able to receive and pass data to the external </w:t>
      </w:r>
      <w:r>
        <w:lastRenderedPageBreak/>
        <w:t xml:space="preserve">application. There should be a basic synchronisation method in order to keep everything in sync. </w:t>
      </w:r>
    </w:p>
    <w:p w:rsidR="00DB447C" w:rsidRDefault="00DB447C" w:rsidP="00A33F7C">
      <w:pPr>
        <w:pStyle w:val="Heading4"/>
        <w:numPr>
          <w:ilvl w:val="3"/>
          <w:numId w:val="1"/>
        </w:numPr>
      </w:pPr>
      <w:r>
        <w:t>The Neural Network</w:t>
      </w:r>
    </w:p>
    <w:p w:rsidR="00DB447C" w:rsidRDefault="00DB447C" w:rsidP="00A33F7C">
      <w:r>
        <w:t xml:space="preserve">The next mandatory requirement will be the neural network. The neural network is another key part of the project. Stated above the goal of the project is to use neural networks to evolve an NPC in game. Therefore the neural network is essential in this project. The neural networks could prove to be an ineffective method of evolving the behaviour of an NPC in game, but as long as some evolution occurs then this requirement will be met. The data that must be accepted will be data about the environment in the game. This will include what is in front of the </w:t>
      </w:r>
      <w:proofErr w:type="gramStart"/>
      <w:r>
        <w:t>NPC,</w:t>
      </w:r>
      <w:proofErr w:type="gramEnd"/>
      <w:r>
        <w:t xml:space="preserve"> how far away from the goal it is etc. More advanced data could be extracted but that is an optional feature. </w:t>
      </w:r>
    </w:p>
    <w:p w:rsidR="00DB447C" w:rsidRDefault="00DB447C" w:rsidP="00A33F7C">
      <w:pPr>
        <w:pStyle w:val="Heading4"/>
        <w:numPr>
          <w:ilvl w:val="3"/>
          <w:numId w:val="1"/>
        </w:numPr>
      </w:pPr>
      <w:r>
        <w:t>The Game</w:t>
      </w:r>
    </w:p>
    <w:p w:rsidR="00DB447C" w:rsidRDefault="00DB447C" w:rsidP="00A33F7C">
      <w:r>
        <w:t>The game is the final mandatory requirement</w:t>
      </w:r>
      <w:r w:rsidRPr="00AD224B">
        <w:rPr>
          <w:color w:val="FF0000"/>
        </w:rPr>
        <w:t xml:space="preserve">.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The game does not have to be graphically stunning, as long as the objects can clearly be recognised. </w:t>
      </w:r>
    </w:p>
    <w:p w:rsidR="00DB447C" w:rsidRDefault="00DB447C" w:rsidP="00A33F7C">
      <w:pPr>
        <w:pStyle w:val="Heading4"/>
        <w:numPr>
          <w:ilvl w:val="3"/>
          <w:numId w:val="1"/>
        </w:numPr>
      </w:pPr>
      <w:r>
        <w:t>Evaluation Method</w:t>
      </w:r>
    </w:p>
    <w:p w:rsidR="00DB447C" w:rsidRDefault="00DB447C" w:rsidP="00A33F7C">
      <w:r>
        <w:t xml:space="preserve">The author will need a method of evaluating the project. Therefore the project will need a way of displaying the results. This could simply be a graph of the fitness of the neural network. It could also be a graph of the desired action against the actual action taken by the NPC. Both of these are viable options, therefore both will be implemented. </w:t>
      </w:r>
    </w:p>
    <w:p w:rsidR="00DB447C" w:rsidRDefault="00DB447C" w:rsidP="00A33F7C">
      <w:pPr>
        <w:pStyle w:val="Heading4"/>
        <w:numPr>
          <w:ilvl w:val="3"/>
          <w:numId w:val="1"/>
        </w:numPr>
      </w:pPr>
      <w:r>
        <w:t>Testing Mechanism</w:t>
      </w:r>
    </w:p>
    <w:p w:rsidR="00DB447C" w:rsidRDefault="00DB447C" w:rsidP="00A33F7C">
      <w:r>
        <w:t xml:space="preserve">A testing mechanism will also be required for the project. The neural network will be given a pre-defined amount of time to run, after this time its fitness will be evaluated. Since it is in the context of a game there needs to be a way for the game to be reset </w:t>
      </w:r>
      <w:r>
        <w:lastRenderedPageBreak/>
        <w:t xml:space="preserve">in order for the neural network to start afresh, </w:t>
      </w:r>
      <w:proofErr w:type="gramStart"/>
      <w:r>
        <w:t>for each iteration</w:t>
      </w:r>
      <w:proofErr w:type="gramEnd"/>
      <w:r>
        <w:t xml:space="preserve">. This will require balancing, too short the behaviour might not occur and the fitness will not improve. </w:t>
      </w:r>
    </w:p>
    <w:p w:rsidR="00DB447C" w:rsidRDefault="00DB447C" w:rsidP="00A33F7C">
      <w:pPr>
        <w:pStyle w:val="Heading4"/>
        <w:numPr>
          <w:ilvl w:val="3"/>
          <w:numId w:val="1"/>
        </w:numPr>
      </w:pPr>
      <w:r>
        <w:t xml:space="preserve">Documentation </w:t>
      </w:r>
    </w:p>
    <w:p w:rsidR="00DB447C" w:rsidRPr="00486AA4" w:rsidRDefault="00DB447C" w:rsidP="00A33F7C">
      <w:r>
        <w:t xml:space="preserve">All code written must be well documented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ell documented code involves writing comments explaining what each variable and function does. </w:t>
      </w:r>
    </w:p>
    <w:p w:rsidR="00DB447C" w:rsidRPr="00AD224B" w:rsidRDefault="00DB447C" w:rsidP="00A33F7C">
      <w:r>
        <w:t xml:space="preserve"> </w:t>
      </w:r>
    </w:p>
    <w:p w:rsidR="00DB447C" w:rsidRDefault="00DB447C" w:rsidP="00A33F7C">
      <w:pPr>
        <w:pStyle w:val="Heading3"/>
        <w:numPr>
          <w:ilvl w:val="2"/>
          <w:numId w:val="1"/>
        </w:numPr>
      </w:pPr>
      <w:bookmarkStart w:id="84" w:name="_Toc352673034"/>
      <w:r>
        <w:t>Optional</w:t>
      </w:r>
      <w:bookmarkEnd w:id="84"/>
    </w:p>
    <w:p w:rsidR="00DB447C" w:rsidRDefault="00DB447C" w:rsidP="00A33F7C">
      <w:pPr>
        <w:pStyle w:val="Heading4"/>
        <w:numPr>
          <w:ilvl w:val="3"/>
          <w:numId w:val="1"/>
        </w:numPr>
      </w:pPr>
      <w:r>
        <w:t>Extended Behaviours</w:t>
      </w:r>
    </w:p>
    <w:p w:rsidR="00DB447C" w:rsidRDefault="00DB447C" w:rsidP="00A33F7C">
      <w:r>
        <w:t xml:space="preserve">The behaviours of the NPC in game that the neural network evolves can be extended. The required behaviour for this is simple movement; this can be extended further to allow the neural network to evolve new behaviours. These behaviours can be actions like press a </w:t>
      </w:r>
      <w:proofErr w:type="gramStart"/>
      <w:r>
        <w:t>button,</w:t>
      </w:r>
      <w:proofErr w:type="gramEnd"/>
      <w:r>
        <w:t xml:space="preserve"> jump and duck. These actions while simple to implement can prove challenging to evolve using the neural network. Therefore these actions will only be implemented if there is time left at the end.</w:t>
      </w:r>
    </w:p>
    <w:p w:rsidR="00DB447C" w:rsidRDefault="00DB447C" w:rsidP="00A33F7C">
      <w:pPr>
        <w:pStyle w:val="Heading4"/>
        <w:numPr>
          <w:ilvl w:val="3"/>
          <w:numId w:val="1"/>
        </w:numPr>
      </w:pPr>
      <w:r>
        <w:t xml:space="preserve">Multiple Game Engine Integration </w:t>
      </w:r>
    </w:p>
    <w:p w:rsidR="00DB447C" w:rsidRDefault="00DB447C" w:rsidP="00A33F7C">
      <w:r>
        <w:t xml:space="preserve">Multiple game engine functionality can be considered another optional requirement. This projects aims to create an interface that allows the game to communicate with an external application. Another feature that could be implemented would be allowing the interface to be used with multiple game engines. This would allow for far more flexibility in the system, allowing the external application to be used across a wide number of different game engines. </w:t>
      </w:r>
    </w:p>
    <w:p w:rsidR="00DB447C" w:rsidRDefault="00DB447C" w:rsidP="00A33F7C">
      <w:pPr>
        <w:pStyle w:val="Heading4"/>
        <w:numPr>
          <w:ilvl w:val="3"/>
          <w:numId w:val="1"/>
        </w:numPr>
      </w:pPr>
      <w:r>
        <w:t>Improved Graphics</w:t>
      </w:r>
    </w:p>
    <w:p w:rsidR="00DB447C" w:rsidRDefault="00DB447C" w:rsidP="00A33F7C">
      <w:r>
        <w:t xml:space="preserve">The graphical content in the game could be improved to improve the look of the game. This is an unnecessary requirement unless the graphical content within the game is unrecognisable. This is clearly an optional requirement, there is no point </w:t>
      </w:r>
      <w:r>
        <w:lastRenderedPageBreak/>
        <w:t xml:space="preserve">creating high detailed 3D models if a simple sphere or cube would suffice. This is only necessary if the graphical content within the game becomes cluttered, and the user cannot distinguish between objects. </w:t>
      </w:r>
    </w:p>
    <w:p w:rsidR="00DB447C" w:rsidRDefault="00DB447C" w:rsidP="00A33F7C">
      <w:pPr>
        <w:pStyle w:val="Heading4"/>
        <w:numPr>
          <w:ilvl w:val="3"/>
          <w:numId w:val="1"/>
        </w:numPr>
      </w:pPr>
      <w:r>
        <w:t>API</w:t>
      </w:r>
    </w:p>
    <w:p w:rsidR="00DB447C" w:rsidRDefault="00DB447C" w:rsidP="00A33F7C">
      <w:r>
        <w:t xml:space="preserve">An API document can be written to explain all the functions in the code. This would help 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bookmarkStart w:id="85" w:name="_Toc352673035"/>
    </w:p>
    <w:p w:rsidR="00DB447C" w:rsidRPr="0035611C" w:rsidRDefault="00DB447C" w:rsidP="00A33F7C"/>
    <w:p w:rsidR="00DB447C" w:rsidRDefault="00DB447C" w:rsidP="00A33F7C">
      <w:pPr>
        <w:pStyle w:val="Heading2"/>
        <w:numPr>
          <w:ilvl w:val="1"/>
          <w:numId w:val="1"/>
        </w:numPr>
        <w:rPr>
          <w:rFonts w:cs="Times New Roman"/>
        </w:rPr>
      </w:pPr>
      <w:bookmarkStart w:id="86" w:name="_Toc364096327"/>
      <w:r>
        <w:rPr>
          <w:rFonts w:ascii="Times New Roman" w:hAnsi="Times New Roman" w:cs="Times New Roman"/>
        </w:rPr>
        <w:t>Required Tools</w:t>
      </w:r>
      <w:bookmarkEnd w:id="85"/>
      <w:bookmarkEnd w:id="86"/>
    </w:p>
    <w:p w:rsidR="00DB447C" w:rsidRDefault="00DB447C" w:rsidP="00A33F7C">
      <w:pPr>
        <w:pStyle w:val="Heading3"/>
        <w:numPr>
          <w:ilvl w:val="2"/>
          <w:numId w:val="1"/>
        </w:numPr>
      </w:pPr>
      <w:bookmarkStart w:id="87" w:name="_Toc352673036"/>
      <w:r>
        <w:t>Game Engine</w:t>
      </w:r>
      <w:bookmarkEnd w:id="87"/>
    </w:p>
    <w:p w:rsidR="00DB447C" w:rsidRPr="008070AF" w:rsidRDefault="00DB447C" w:rsidP="00A33F7C">
      <w:pPr>
        <w:spacing w:line="276" w:lineRule="auto"/>
        <w:rPr>
          <w:rFonts w:eastAsiaTheme="majorEastAsia"/>
          <w:b/>
          <w:bCs/>
          <w:color w:val="365F91" w:themeColor="accent1" w:themeShade="BF"/>
          <w:sz w:val="28"/>
          <w:szCs w:val="28"/>
        </w:rPr>
      </w:pPr>
      <w:r>
        <w:t>As stated above in section 3 Literature Review, this project will require a game engine to create the game in. Therefore the author will need to install the game engine and all the necessary tools that accompany it.</w:t>
      </w:r>
    </w:p>
    <w:p w:rsidR="00DB447C" w:rsidRDefault="00DB447C" w:rsidP="00A33F7C">
      <w:pPr>
        <w:pStyle w:val="Heading3"/>
        <w:numPr>
          <w:ilvl w:val="2"/>
          <w:numId w:val="1"/>
        </w:numPr>
      </w:pPr>
      <w:bookmarkStart w:id="88" w:name="_Toc352673038"/>
      <w:r>
        <w:t>Version Control</w:t>
      </w:r>
      <w:bookmarkEnd w:id="88"/>
    </w:p>
    <w:p w:rsidR="00DB447C" w:rsidRDefault="00DB447C" w:rsidP="00A33F7C">
      <w:r>
        <w:t xml:space="preserve">Since this is a software project not having version control would not be advisable. The two main choices when it comes to version control are SVN and GIT. Both provide the same service; it just comes down to users’ preference. Since the author has previous experience with GIT, this project will use it. </w:t>
      </w:r>
    </w:p>
    <w:p w:rsidR="00DB447C" w:rsidRDefault="00DB447C" w:rsidP="00A33F7C">
      <w:r>
        <w:t xml:space="preserve">Hosting the GIT repository is another user preference. This project will use GitHub, as it provides graphs and charts to show commits and it also has its own wiki for each repository. These two features aren’t a killer feature but they are nice to have. </w:t>
      </w:r>
    </w:p>
    <w:p w:rsidR="00DB447C" w:rsidRPr="0091401A" w:rsidRDefault="00DB447C" w:rsidP="00A33F7C">
      <w:pPr>
        <w:pStyle w:val="Heading3"/>
        <w:numPr>
          <w:ilvl w:val="2"/>
          <w:numId w:val="1"/>
        </w:numPr>
      </w:pPr>
      <w:bookmarkStart w:id="89" w:name="_Toc352673039"/>
      <w:r>
        <w:t>Development Tool</w:t>
      </w:r>
      <w:bookmarkEnd w:id="89"/>
    </w:p>
    <w:p w:rsidR="00DB447C" w:rsidRDefault="00DB447C" w:rsidP="00A33F7C">
      <w:pPr>
        <w:rPr>
          <w:rFonts w:eastAsiaTheme="majorEastAsia"/>
          <w:b/>
          <w:bCs/>
          <w:color w:val="365F91" w:themeColor="accent1" w:themeShade="BF"/>
          <w:sz w:val="28"/>
          <w:szCs w:val="28"/>
        </w:rPr>
      </w:pPr>
      <w:r>
        <w:t xml:space="preserve">The neural network and the interface need to be developed in an IDE.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 </w:t>
      </w:r>
      <w:r>
        <w:br w:type="page"/>
      </w:r>
    </w:p>
    <w:p w:rsidR="00DB447C" w:rsidRDefault="00DB447C" w:rsidP="00A33F7C">
      <w:pPr>
        <w:pStyle w:val="Heading1"/>
        <w:numPr>
          <w:ilvl w:val="0"/>
          <w:numId w:val="1"/>
        </w:numPr>
      </w:pPr>
      <w:bookmarkStart w:id="90" w:name="_Toc352673040"/>
      <w:bookmarkStart w:id="91" w:name="_Toc364096328"/>
      <w:r w:rsidRPr="00ED3959">
        <w:lastRenderedPageBreak/>
        <w:t>Professional, Legal and Ethical Issues</w:t>
      </w:r>
      <w:bookmarkEnd w:id="90"/>
      <w:bookmarkEnd w:id="91"/>
    </w:p>
    <w:p w:rsidR="00DB447C" w:rsidRDefault="00DB447C" w:rsidP="00A33F7C">
      <w:pPr>
        <w:pStyle w:val="Heading2"/>
        <w:numPr>
          <w:ilvl w:val="1"/>
          <w:numId w:val="1"/>
        </w:numPr>
      </w:pPr>
      <w:bookmarkStart w:id="92" w:name="_Toc352673041"/>
      <w:bookmarkStart w:id="93" w:name="_Toc364096329"/>
      <w:r>
        <w:t>Professional Issues</w:t>
      </w:r>
      <w:bookmarkEnd w:id="92"/>
      <w:bookmarkEnd w:id="93"/>
    </w:p>
    <w:p w:rsidR="00DB447C" w:rsidRDefault="00DB447C" w:rsidP="00A33F7C">
      <w:r>
        <w:t xml:space="preserve">This project will not break any of the BCS codes of conduct. Therefore the project is professionally ok. The author on the other hand needs to act within the governing body’s rules. The governing body is the British Computing Society. They have a strict code of conduct that must be upheld by computing professionals. </w:t>
      </w:r>
    </w:p>
    <w:p w:rsidR="00DB447C" w:rsidRDefault="00DB447C" w:rsidP="00A33F7C">
      <w:r>
        <w:t>The author will obey all the codes of conduct stated by the BCS.</w:t>
      </w:r>
    </w:p>
    <w:p w:rsidR="00DB447C" w:rsidRDefault="00DB447C" w:rsidP="00A33F7C">
      <w:r>
        <w:t xml:space="preserve">The software written in this project will be written to the highest standard. All code will be formatted correctly and will be well documented. This will allow for future users to learn about what it does. </w:t>
      </w:r>
    </w:p>
    <w:p w:rsidR="00DB447C" w:rsidRDefault="00DB447C" w:rsidP="00A33F7C">
      <w:r>
        <w:t xml:space="preserve">The author will pay special attention to the professional competence and integrity sections of the BCS’s codes of conduct. Mainly part </w:t>
      </w:r>
      <w:proofErr w:type="gramStart"/>
      <w:r>
        <w:t>a and</w:t>
      </w:r>
      <w:proofErr w:type="gramEnd"/>
      <w:r>
        <w:t xml:space="preserve"> b. These parts deal with only undertaking work that the author can do and the author claiming they can do something when they can’t. The author will abide by these rules and will not claim that they have skill when they don’t. </w:t>
      </w:r>
    </w:p>
    <w:p w:rsidR="00DB447C" w:rsidRDefault="00DB447C" w:rsidP="00A33F7C">
      <w:pPr>
        <w:spacing w:line="276" w:lineRule="auto"/>
        <w:rPr>
          <w:rFonts w:asciiTheme="majorHAnsi" w:eastAsiaTheme="majorEastAsia" w:hAnsiTheme="majorHAnsi" w:cstheme="majorBidi"/>
          <w:b/>
          <w:bCs/>
          <w:color w:val="4F81BD" w:themeColor="accent1"/>
          <w:sz w:val="26"/>
          <w:szCs w:val="26"/>
        </w:rPr>
      </w:pPr>
    </w:p>
    <w:p w:rsidR="00DB447C" w:rsidRDefault="00DB447C" w:rsidP="00A33F7C">
      <w:pPr>
        <w:pStyle w:val="Heading2"/>
        <w:numPr>
          <w:ilvl w:val="1"/>
          <w:numId w:val="1"/>
        </w:numPr>
      </w:pPr>
      <w:bookmarkStart w:id="94" w:name="_Toc352673042"/>
      <w:bookmarkStart w:id="95" w:name="_Toc364096330"/>
      <w:r>
        <w:t>Legal Issues</w:t>
      </w:r>
      <w:bookmarkEnd w:id="94"/>
      <w:bookmarkEnd w:id="95"/>
    </w:p>
    <w:p w:rsidR="00DB447C" w:rsidRDefault="00DB447C" w:rsidP="00A33F7C">
      <w:r>
        <w:t xml:space="preserve">This project does not come across any legal issues. The only legal issues that it may come across are if the user uses it without a licence for the game engine selected in the literature review. But since the author has all the licences need it will not hinder this project. </w:t>
      </w:r>
    </w:p>
    <w:p w:rsidR="00DB447C" w:rsidRDefault="00DB447C" w:rsidP="00A33F7C">
      <w:r>
        <w:t xml:space="preserve">The project will obey the licence agreements for the software used. Whether that is the game engine selected or the tools used in this project. This project is purely academic and will not be sold for a profit. This project will not claim other people’s software/documentation as its own. </w:t>
      </w:r>
    </w:p>
    <w:p w:rsidR="00DB447C" w:rsidRPr="00DB6A1A" w:rsidRDefault="00DB447C" w:rsidP="00A33F7C">
      <w:r>
        <w:t xml:space="preserve">If another user uses this project, they must obtain a licence for every game engine that they are using. This project acts as an interface between the game engine and </w:t>
      </w:r>
      <w:r>
        <w:lastRenderedPageBreak/>
        <w:t xml:space="preserve">the external applications. Therefore if the user wants to use this project then they must comply with the licence agreements of the game engine. </w:t>
      </w:r>
    </w:p>
    <w:p w:rsidR="00DB447C" w:rsidRDefault="00DB447C" w:rsidP="00A33F7C">
      <w:pPr>
        <w:pStyle w:val="Heading2"/>
        <w:numPr>
          <w:ilvl w:val="1"/>
          <w:numId w:val="1"/>
        </w:numPr>
      </w:pPr>
      <w:bookmarkStart w:id="96" w:name="_Toc352673043"/>
      <w:bookmarkStart w:id="97" w:name="_Toc364096331"/>
      <w:r>
        <w:t>Ethical Issues</w:t>
      </w:r>
      <w:bookmarkEnd w:id="96"/>
      <w:bookmarkEnd w:id="97"/>
    </w:p>
    <w:p w:rsidR="00DB447C" w:rsidRDefault="00DB447C" w:rsidP="00A33F7C">
      <w:pPr>
        <w:pStyle w:val="Heading3"/>
        <w:numPr>
          <w:ilvl w:val="2"/>
          <w:numId w:val="1"/>
        </w:numPr>
      </w:pPr>
      <w:bookmarkStart w:id="98" w:name="_Toc352673044"/>
      <w:r>
        <w:t>During this project</w:t>
      </w:r>
      <w:bookmarkEnd w:id="98"/>
    </w:p>
    <w:p w:rsidR="00DB447C" w:rsidRDefault="00DB447C" w:rsidP="00A33F7C">
      <w:r>
        <w:t xml:space="preserve">This project cannot be considered unethical as it raises no unethical issues. It will cause no harm to any living being or even cause damage or harm to non-living objects. </w:t>
      </w:r>
    </w:p>
    <w:p w:rsidR="00DB447C" w:rsidRDefault="00DB447C" w:rsidP="00A33F7C">
      <w:r>
        <w:t xml:space="preserve">No human testers will be required as the evaluation process will be fully automated. </w:t>
      </w:r>
    </w:p>
    <w:p w:rsidR="00DB447C" w:rsidRDefault="00DB447C" w:rsidP="00A33F7C">
      <w:r>
        <w:t>The only human interaction the system will have will be the screen showing the neural network controlling the NPC in the game. The only person that will be able to access this will be the author. Other than that no human interaction will be occurring during this project.</w:t>
      </w:r>
    </w:p>
    <w:p w:rsidR="00DB447C" w:rsidRDefault="00DB447C" w:rsidP="00A33F7C">
      <w:pPr>
        <w:pStyle w:val="Heading3"/>
        <w:numPr>
          <w:ilvl w:val="2"/>
          <w:numId w:val="1"/>
        </w:numPr>
      </w:pPr>
      <w:bookmarkStart w:id="99" w:name="_Toc352673045"/>
      <w:r>
        <w:t>After this project</w:t>
      </w:r>
      <w:bookmarkEnd w:id="99"/>
    </w:p>
    <w:p w:rsidR="00DB447C" w:rsidRDefault="00DB447C" w:rsidP="00A33F7C">
      <w:r>
        <w:t xml:space="preserve">Once this project has ended the tool is designed for other developers to use. With this fact a number of ethical issues have the potential to occur. </w:t>
      </w:r>
    </w:p>
    <w:p w:rsidR="00DB447C" w:rsidRDefault="00DB447C" w:rsidP="00A33F7C">
      <w:pPr>
        <w:pStyle w:val="Heading4"/>
        <w:numPr>
          <w:ilvl w:val="3"/>
          <w:numId w:val="1"/>
        </w:numPr>
      </w:pPr>
      <w:r>
        <w:t xml:space="preserve">Misuse of this software </w:t>
      </w:r>
    </w:p>
    <w:p w:rsidR="00DB447C" w:rsidRDefault="00DB447C" w:rsidP="00A33F7C">
      <w:r>
        <w:t>This project has the potential to be misused in the way of breaking the interface. Through sending too much data or sending the data too fast that the interface falls over. No ethical issues will be raised though as no damage can be caused to anything other than the interface. At most the interface will crash and will need to be restarted.</w:t>
      </w:r>
    </w:p>
    <w:p w:rsidR="00DB447C" w:rsidRDefault="00DB447C" w:rsidP="00A33F7C">
      <w:pPr>
        <w:pStyle w:val="Heading4"/>
        <w:numPr>
          <w:ilvl w:val="3"/>
          <w:numId w:val="1"/>
        </w:numPr>
      </w:pPr>
      <w:r>
        <w:t>The external application</w:t>
      </w:r>
    </w:p>
    <w:p w:rsidR="00DB447C" w:rsidRDefault="00DB447C" w:rsidP="00A33F7C">
      <w:r>
        <w:t xml:space="preserve">The external application could be used to find potential weaknesses within the engine. This is highly unlikely as the interface will limit what is put into the game engine. Also the game engine is a highly robust piece of software. Lastly why would the developer use this tool to find flaws when they could simply code in the game engine itself, rather than going through the game engine. This would prove to be faster rather than having to go through the interface. </w:t>
      </w:r>
    </w:p>
    <w:p w:rsidR="00DB447C" w:rsidRDefault="00DB447C" w:rsidP="00A33F7C">
      <w:pPr>
        <w:spacing w:after="200" w:line="276" w:lineRule="auto"/>
        <w:jc w:val="left"/>
        <w:rPr>
          <w:rFonts w:cs="Arial"/>
          <w:b/>
          <w:bCs/>
          <w:kern w:val="32"/>
          <w:sz w:val="32"/>
          <w:szCs w:val="32"/>
        </w:rPr>
      </w:pPr>
      <w:r>
        <w:lastRenderedPageBreak/>
        <w:t xml:space="preserve">This is an ethical concern that is extremely unlikely to happen but it has the potential to. </w:t>
      </w:r>
      <w:r>
        <w:br w:type="page"/>
      </w:r>
    </w:p>
    <w:p w:rsidR="00DB447C" w:rsidRDefault="00DB447C" w:rsidP="00A33F7C">
      <w:pPr>
        <w:pStyle w:val="Heading1"/>
        <w:numPr>
          <w:ilvl w:val="0"/>
          <w:numId w:val="1"/>
        </w:numPr>
      </w:pPr>
      <w:bookmarkStart w:id="100" w:name="_Toc364096332"/>
      <w:r>
        <w:lastRenderedPageBreak/>
        <w:t>Methodology</w:t>
      </w:r>
      <w:bookmarkEnd w:id="100"/>
    </w:p>
    <w:p w:rsidR="00DB447C" w:rsidRDefault="00DB447C" w:rsidP="00A33F7C">
      <w:pPr>
        <w:pStyle w:val="Heading2"/>
        <w:numPr>
          <w:ilvl w:val="1"/>
          <w:numId w:val="1"/>
        </w:numPr>
      </w:pPr>
      <w:bookmarkStart w:id="101" w:name="_Toc364096333"/>
      <w:r>
        <w:t>Overview of the system</w:t>
      </w:r>
      <w:bookmarkEnd w:id="101"/>
    </w:p>
    <w:p w:rsidR="00DB447C" w:rsidRDefault="00DB447C" w:rsidP="00A33F7C">
      <w:r>
        <w:t xml:space="preserve">The system being developed will contain 3 separate applications that will communicate with each other. The three applications are a game engine, an interface and lastly an ANN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DB447C" w:rsidRDefault="00DB447C" w:rsidP="00A33F7C">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DB447C" w:rsidRPr="00581E4F" w:rsidRDefault="00DB447C" w:rsidP="00A33F7C">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DB447C" w:rsidRDefault="00DB447C" w:rsidP="00A33F7C">
      <w:pPr>
        <w:pStyle w:val="Heading2"/>
        <w:numPr>
          <w:ilvl w:val="0"/>
          <w:numId w:val="0"/>
        </w:numPr>
      </w:pPr>
      <w:r w:rsidRPr="004F434B">
        <w:t xml:space="preserve"> </w:t>
      </w:r>
      <w:bookmarkStart w:id="102" w:name="_Toc364096334"/>
      <w:r>
        <w:t>Prototype Method</w:t>
      </w:r>
      <w:bookmarkEnd w:id="102"/>
    </w:p>
    <w:p w:rsidR="00DB447C" w:rsidRDefault="00DB447C" w:rsidP="00A33F7C">
      <w:r>
        <w:t xml:space="preserve">This project will take the prototype development approach to development. This means that over the course of development,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DB447C" w:rsidRDefault="00DB447C" w:rsidP="00A33F7C">
      <w:pPr>
        <w:rPr>
          <w:rFonts w:cs="Arial"/>
          <w:b/>
          <w:bCs/>
          <w:iCs/>
          <w:kern w:val="32"/>
          <w:sz w:val="26"/>
          <w:szCs w:val="26"/>
        </w:rPr>
      </w:pPr>
      <w:r>
        <w:t xml:space="preserve">This allows the larger product to be split into smaller simpler pieces that are built up until they are the final product. </w:t>
      </w:r>
      <w:r>
        <w:br w:type="page"/>
      </w:r>
    </w:p>
    <w:p w:rsidR="00DB447C" w:rsidRDefault="00DB447C" w:rsidP="00A33F7C">
      <w:pPr>
        <w:pStyle w:val="Heading3"/>
        <w:numPr>
          <w:ilvl w:val="2"/>
          <w:numId w:val="1"/>
        </w:numPr>
      </w:pPr>
      <w:r>
        <w:lastRenderedPageBreak/>
        <w:t>Prototype One</w:t>
      </w:r>
    </w:p>
    <w:p w:rsidR="00DB447C" w:rsidRPr="0052491B" w:rsidRDefault="00DB447C" w:rsidP="00A33F7C">
      <w:pPr>
        <w:pStyle w:val="Heading4"/>
        <w:numPr>
          <w:ilvl w:val="3"/>
          <w:numId w:val="1"/>
        </w:numPr>
      </w:pPr>
      <w:r>
        <w:t>Design</w:t>
      </w:r>
    </w:p>
    <w:p w:rsidR="00DB447C" w:rsidRDefault="00DB447C" w:rsidP="00A33F7C">
      <w:r>
        <w:t>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The amount of rotation can depend upon what kind of behaviour that the developer wants. If the amount of rotation is too large it can enable the bot to rotate 180 degrees. This is dependant as well upon the rate at what the new rotations are added. If the rotation amount is high and the rate of adding is too high it could allow for a bot that will not move, instead it will rotate in a circle. Another problem that needs to be addressed is the ability to rotate in both directions. Therefore the random amount of rotation would either range from 0 to 360 degrees or have a range of 0 to x and 0 to –x. The problem with 0 to 360 degrees is that the bot would only rotate in one direction.</w:t>
      </w:r>
    </w:p>
    <w:p w:rsidR="00DB447C" w:rsidRDefault="00DB447C" w:rsidP="00A33F7C">
      <w:pPr>
        <w:keepNext/>
      </w:pPr>
      <w:r>
        <w:rPr>
          <w:noProof/>
        </w:rPr>
        <w:drawing>
          <wp:inline distT="0" distB="0" distL="0" distR="0" wp14:anchorId="31075695" wp14:editId="01914CA7">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DB447C" w:rsidRDefault="00DB447C" w:rsidP="00A33F7C">
      <w:pPr>
        <w:pStyle w:val="Caption"/>
        <w:jc w:val="both"/>
      </w:pPr>
      <w:bookmarkStart w:id="103" w:name="_Toc364096300"/>
      <w:r>
        <w:t xml:space="preserve">Figure </w:t>
      </w:r>
      <w:fldSimple w:instr=" SEQ Figure \* ARABIC ">
        <w:r>
          <w:rPr>
            <w:noProof/>
          </w:rPr>
          <w:t>5</w:t>
        </w:r>
      </w:fldSimple>
      <w:r>
        <w:t xml:space="preserve"> Diagram showing how the wander behaviour works.</w:t>
      </w:r>
      <w:bookmarkEnd w:id="103"/>
      <w:r>
        <w:t xml:space="preserve"> </w:t>
      </w:r>
    </w:p>
    <w:p w:rsidR="00DB447C" w:rsidRDefault="00DB447C" w:rsidP="00A33F7C">
      <w:pPr>
        <w:pStyle w:val="Heading4"/>
        <w:numPr>
          <w:ilvl w:val="3"/>
          <w:numId w:val="1"/>
        </w:numPr>
      </w:pPr>
      <w:r>
        <w:lastRenderedPageBreak/>
        <w:t>Implementation</w:t>
      </w:r>
    </w:p>
    <w:p w:rsidR="00DB447C" w:rsidRDefault="00DB447C" w:rsidP="00A33F7C">
      <w:r>
        <w:t xml:space="preserve">The first thing created was the environment that will be used for this and future prototypes. This was a simple square floor with four walls surrounding it. </w:t>
      </w:r>
    </w:p>
    <w:p w:rsidR="00DB447C" w:rsidRDefault="00DB447C" w:rsidP="00A33F7C">
      <w:r>
        <w:t xml:space="preserve">Next was the bot, the bot could have been a full 3D model but instead of having to find and incorporate this, a simple capsule model that is provided in Unity was used. This saves time as the developer now no longer has to deal with the complexities of using an external 3D model. </w:t>
      </w:r>
    </w:p>
    <w:p w:rsidR="00DB447C" w:rsidRDefault="00DB447C" w:rsidP="00A33F7C">
      <w:r>
        <w:t xml:space="preserve">Next the behaviour was created. The rate of adding was selected to happen during every update. This was selected as it would provide a stable rate and that it would be simple to incorporate. The update cycle happens roughly 30 times a second, therefore the range must be small, to avoid the bot constantly rotating round in a circle. </w:t>
      </w:r>
    </w:p>
    <w:p w:rsidR="00DB447C" w:rsidRDefault="00DB447C" w:rsidP="00A33F7C">
      <w:r>
        <w:t>After some trial and error the range of -10 to 10 was selected. This provided the bot with a wide enough range that it can move off in one direction, but small enough for it not to rotate round in a circle. If it did select to rotate round in a circle it had a wide turning circle. The first value used was -20 to 20. This provided a bot that jittered about the environment, barely moving through it at all. The smaller range of -10 and 10 provided a smoother behaviour that always moved forward.</w:t>
      </w:r>
    </w:p>
    <w:p w:rsidR="00DB447C" w:rsidRDefault="00DB447C" w:rsidP="00A33F7C">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DB447C" w:rsidRDefault="00DB447C" w:rsidP="00A33F7C">
      <w:r>
        <w:t>Also the raycast was added at this part of the project solely because the author wanted to know that the bots x and z axis had definitely frozen and would not alter.</w:t>
      </w:r>
    </w:p>
    <w:p w:rsidR="00DB447C" w:rsidRDefault="00DB447C" w:rsidP="00A33F7C"/>
    <w:p w:rsidR="00DB447C" w:rsidRPr="002E1C61" w:rsidRDefault="00DB447C" w:rsidP="00A33F7C"/>
    <w:p w:rsidR="00DB447C" w:rsidRDefault="00DB447C" w:rsidP="00A33F7C">
      <w:pPr>
        <w:pStyle w:val="Heading4"/>
        <w:numPr>
          <w:ilvl w:val="3"/>
          <w:numId w:val="1"/>
        </w:numPr>
      </w:pPr>
      <w:r>
        <w:lastRenderedPageBreak/>
        <w:t>Evaluation</w:t>
      </w:r>
    </w:p>
    <w:p w:rsidR="00DB447C" w:rsidRDefault="00DB447C" w:rsidP="00A33F7C">
      <w:r>
        <w:t xml:space="preserve">Prototype one was a full success. The wander behaviour was correctly written with correct parameters. The bot wanders about the environment completely at random. The range of rotation was small enough that it provided a smooth behaviour but still allowed the bot to have a fairly small turning circle. </w:t>
      </w:r>
    </w:p>
    <w:p w:rsidR="00DB447C" w:rsidRDefault="00DB447C" w:rsidP="00A33F7C">
      <w:r>
        <w:rPr>
          <w:noProof/>
        </w:rPr>
        <w:drawing>
          <wp:inline distT="0" distB="0" distL="0" distR="0" wp14:anchorId="3E3650D3" wp14:editId="44C7844C">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DB447C" w:rsidRDefault="00DB447C" w:rsidP="00A33F7C">
      <w:pPr>
        <w:pStyle w:val="Caption"/>
        <w:jc w:val="both"/>
      </w:pPr>
      <w:bookmarkStart w:id="104" w:name="_Toc364096301"/>
      <w:proofErr w:type="gramStart"/>
      <w:r>
        <w:t xml:space="preserve">Figure </w:t>
      </w:r>
      <w:fldSimple w:instr=" SEQ Figure \* ARABIC ">
        <w:r>
          <w:rPr>
            <w:noProof/>
          </w:rPr>
          <w:t>6</w:t>
        </w:r>
      </w:fldSimple>
      <w:r>
        <w:t>.</w:t>
      </w:r>
      <w:proofErr w:type="gramEnd"/>
      <w:r>
        <w:t xml:space="preserve"> </w:t>
      </w:r>
      <w:proofErr w:type="gramStart"/>
      <w:r>
        <w:t>Prototype one featuring a bot moving about its environment.</w:t>
      </w:r>
      <w:proofErr w:type="gramEnd"/>
      <w:r>
        <w:t xml:space="preserve"> The red line shows which direction it is currently facing.</w:t>
      </w:r>
      <w:bookmarkEnd w:id="104"/>
    </w:p>
    <w:p w:rsidR="00DB447C" w:rsidRPr="002C2F6F" w:rsidRDefault="00DB447C" w:rsidP="00A33F7C">
      <w:pPr>
        <w:spacing w:after="200" w:line="276" w:lineRule="auto"/>
        <w:rPr>
          <w:rFonts w:cs="Arial"/>
          <w:b/>
          <w:iCs/>
          <w:kern w:val="32"/>
          <w:sz w:val="28"/>
          <w:szCs w:val="28"/>
        </w:rPr>
      </w:pPr>
    </w:p>
    <w:p w:rsidR="00DB447C" w:rsidRDefault="00DB447C" w:rsidP="00A33F7C">
      <w:pPr>
        <w:spacing w:after="200" w:line="276" w:lineRule="auto"/>
        <w:rPr>
          <w:rFonts w:cs="Arial"/>
          <w:b/>
          <w:bCs/>
          <w:iCs/>
          <w:kern w:val="32"/>
          <w:sz w:val="26"/>
          <w:szCs w:val="26"/>
        </w:rPr>
      </w:pPr>
      <w:r>
        <w:br w:type="page"/>
      </w:r>
    </w:p>
    <w:p w:rsidR="00DB447C" w:rsidRDefault="00DB447C" w:rsidP="00A33F7C">
      <w:pPr>
        <w:pStyle w:val="Heading3"/>
        <w:numPr>
          <w:ilvl w:val="2"/>
          <w:numId w:val="1"/>
        </w:numPr>
      </w:pPr>
      <w:r>
        <w:lastRenderedPageBreak/>
        <w:t>Prototype Two</w:t>
      </w:r>
    </w:p>
    <w:p w:rsidR="00DB447C" w:rsidRDefault="00DB447C" w:rsidP="00A33F7C">
      <w:pPr>
        <w:pStyle w:val="Heading4"/>
        <w:numPr>
          <w:ilvl w:val="3"/>
          <w:numId w:val="1"/>
        </w:numPr>
      </w:pPr>
      <w:r>
        <w:t xml:space="preserve">Design </w:t>
      </w:r>
    </w:p>
    <w:p w:rsidR="00DB447C" w:rsidRDefault="00DB447C" w:rsidP="00A33F7C">
      <w:r>
        <w:t xml:space="preserve">Prototype Two will be the first prototype that will feature the interface. This prototype will have basic interaction between the game engine and the interface. This is to test if communication is possible between the two. </w:t>
      </w:r>
    </w:p>
    <w:p w:rsidR="00DB447C" w:rsidRDefault="00DB447C" w:rsidP="00A33F7C">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DB447C" w:rsidRDefault="00DB447C" w:rsidP="00A33F7C">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DB447C" w:rsidRDefault="00DB447C" w:rsidP="00A33F7C">
      <w:r>
        <w:rPr>
          <w:noProof/>
        </w:rPr>
        <w:drawing>
          <wp:inline distT="0" distB="0" distL="0" distR="0" wp14:anchorId="352B2E27" wp14:editId="5496602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DB447C" w:rsidRDefault="00DB447C" w:rsidP="00A33F7C">
      <w:pPr>
        <w:pStyle w:val="Caption"/>
        <w:jc w:val="both"/>
      </w:pPr>
      <w:bookmarkStart w:id="105" w:name="_Toc364096302"/>
      <w:r>
        <w:t xml:space="preserve">Figure </w:t>
      </w:r>
      <w:fldSimple w:instr=" SEQ Figure \* ARABIC ">
        <w:r>
          <w:rPr>
            <w:noProof/>
          </w:rPr>
          <w:t>7</w:t>
        </w:r>
      </w:fldSimple>
      <w:r>
        <w:t xml:space="preserve"> Overview of the process that takes place in this prototype.</w:t>
      </w:r>
      <w:bookmarkEnd w:id="105"/>
    </w:p>
    <w:p w:rsidR="00DB447C" w:rsidRDefault="00DB447C" w:rsidP="00A33F7C"/>
    <w:p w:rsidR="00DB447C" w:rsidRDefault="00DB447C" w:rsidP="00A33F7C">
      <w:pPr>
        <w:pStyle w:val="Heading4"/>
        <w:numPr>
          <w:ilvl w:val="3"/>
          <w:numId w:val="1"/>
        </w:numPr>
      </w:pPr>
      <w:r>
        <w:t>Implementation</w:t>
      </w:r>
    </w:p>
    <w:p w:rsidR="00DB447C" w:rsidRDefault="00DB447C" w:rsidP="00A33F7C">
      <w:r>
        <w:t xml:space="preserve">This starts from prototype one, the only difference is that the script with the wander behaviour has been removed. The first item to create was the interface. </w:t>
      </w:r>
    </w:p>
    <w:p w:rsidR="00DB447C" w:rsidRDefault="00DB447C" w:rsidP="00A33F7C">
      <w:r>
        <w:t xml:space="preserve">During development it became apparent that using WCF with Unity is far more complex than originally expected. After numerous attempts to get WCF working it was abandoned in favour of ASMX, which is itself an older version of WCF. </w:t>
      </w:r>
    </w:p>
    <w:p w:rsidR="00DB447C" w:rsidRDefault="00DB447C" w:rsidP="00A33F7C">
      <w:r>
        <w:lastRenderedPageBreak/>
        <w:t xml:space="preserve">Creating the interface in ASMX was relatively straight forward. The developer writes the functions that they want and they make them web functions. A function was created that takes in an integer and adds it to the current count and returns the result. The interface contains an integer variable that acts as an accumulator, which keeps track of the number of times that the function has been called. </w:t>
      </w:r>
    </w:p>
    <w:p w:rsidR="00DB447C" w:rsidRDefault="00DB447C" w:rsidP="00A33F7C">
      <w:r>
        <w:t>Once the developer has written the functions they have to start the server. Once the server is up, the developer can make the server generate code that will deal with the connections and other low level details. This code is then placed within Unity.</w:t>
      </w:r>
    </w:p>
    <w:p w:rsidR="00DB447C" w:rsidRDefault="00DB447C" w:rsidP="00A33F7C">
      <w:r>
        <w:t xml:space="preserve">Since this code has been generated and placed inside Unity, the next step is to 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DB447C" w:rsidRPr="00A405A3" w:rsidRDefault="00DB447C" w:rsidP="00A33F7C">
      <w:pPr>
        <w:pStyle w:val="Heading4"/>
        <w:numPr>
          <w:ilvl w:val="3"/>
          <w:numId w:val="1"/>
        </w:numPr>
      </w:pPr>
      <w:r>
        <w:t xml:space="preserve">Evaluation </w:t>
      </w:r>
    </w:p>
    <w:p w:rsidR="00DB447C" w:rsidRDefault="00DB447C" w:rsidP="00A33F7C">
      <w:r>
        <w:t xml:space="preserve">Prototype two featured a few differences from the original plan but that was low level minor differences. Overall in the end the prototype is exactly that was described in the methodology. </w:t>
      </w:r>
    </w:p>
    <w:p w:rsidR="00DB447C" w:rsidRDefault="00DB447C" w:rsidP="00A33F7C"/>
    <w:p w:rsidR="00DB447C" w:rsidRDefault="00DB447C" w:rsidP="00A33F7C">
      <w:pPr>
        <w:keepNext/>
        <w:spacing w:after="200" w:line="276" w:lineRule="auto"/>
      </w:pPr>
      <w:r w:rsidRPr="00F422F6">
        <w:rPr>
          <w:noProof/>
        </w:rPr>
        <w:drawing>
          <wp:inline distT="0" distB="0" distL="0" distR="0" wp14:anchorId="27F313FB" wp14:editId="335241ED">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B447C" w:rsidRPr="00F422F6" w:rsidRDefault="00DB447C" w:rsidP="00A33F7C">
      <w:pPr>
        <w:pStyle w:val="Caption"/>
        <w:jc w:val="both"/>
      </w:pPr>
      <w:bookmarkStart w:id="106" w:name="_Toc364096303"/>
      <w:r>
        <w:t xml:space="preserve">Figure </w:t>
      </w:r>
      <w:fldSimple w:instr=" SEQ Figure \* ARABIC ">
        <w:r>
          <w:rPr>
            <w:noProof/>
          </w:rPr>
          <w:t>8</w:t>
        </w:r>
      </w:fldSimple>
      <w:r w:rsidRPr="00F14590">
        <w:t xml:space="preserve"> </w:t>
      </w:r>
      <w:r>
        <w:t>Prototype two with its button to communicate with the interface.</w:t>
      </w:r>
      <w:bookmarkEnd w:id="106"/>
    </w:p>
    <w:p w:rsidR="00DB447C" w:rsidRPr="00B22682" w:rsidRDefault="00DB447C" w:rsidP="00A33F7C">
      <w:pPr>
        <w:rPr>
          <w:lang w:eastAsia="en-US"/>
        </w:rPr>
      </w:pPr>
    </w:p>
    <w:p w:rsidR="00DB447C" w:rsidRDefault="00DB447C" w:rsidP="00A33F7C">
      <w:pPr>
        <w:pStyle w:val="Heading3"/>
        <w:numPr>
          <w:ilvl w:val="2"/>
          <w:numId w:val="1"/>
        </w:numPr>
      </w:pPr>
      <w:r>
        <w:t>Prototype Three</w:t>
      </w:r>
    </w:p>
    <w:p w:rsidR="00DB447C" w:rsidRDefault="00DB447C" w:rsidP="00A33F7C">
      <w:pPr>
        <w:pStyle w:val="Heading4"/>
        <w:numPr>
          <w:ilvl w:val="3"/>
          <w:numId w:val="1"/>
        </w:numPr>
      </w:pPr>
      <w:r>
        <w:t>Design</w:t>
      </w:r>
    </w:p>
    <w:p w:rsidR="00DB447C" w:rsidRDefault="00DB447C" w:rsidP="00A33F7C">
      <w:r>
        <w:t xml:space="preserve">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 frame rate is 30 frames per second. Therefore the interface must receive this function call, process the data and return a value before the next frame happens. </w:t>
      </w:r>
    </w:p>
    <w:p w:rsidR="00DB447C" w:rsidRDefault="00DB447C" w:rsidP="00A33F7C">
      <w:r>
        <w:rPr>
          <w:noProof/>
        </w:rPr>
        <w:drawing>
          <wp:inline distT="0" distB="0" distL="0" distR="0" wp14:anchorId="75B7EE59" wp14:editId="2C3FB096">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DB447C" w:rsidRDefault="00DB447C" w:rsidP="00A33F7C">
      <w:pPr>
        <w:pStyle w:val="Caption"/>
      </w:pPr>
      <w:bookmarkStart w:id="107" w:name="_Toc364096304"/>
      <w:r>
        <w:t xml:space="preserve">Figure </w:t>
      </w:r>
      <w:fldSimple w:instr=" SEQ Figure \* ARABIC ">
        <w:r>
          <w:rPr>
            <w:noProof/>
          </w:rPr>
          <w:t>9</w:t>
        </w:r>
      </w:fldSimple>
      <w:r>
        <w:t xml:space="preserve"> Overview of the prototype</w:t>
      </w:r>
      <w:bookmarkEnd w:id="107"/>
    </w:p>
    <w:p w:rsidR="00DB447C" w:rsidRDefault="00DB447C" w:rsidP="00A33F7C">
      <w:pPr>
        <w:pStyle w:val="Heading4"/>
        <w:numPr>
          <w:ilvl w:val="3"/>
          <w:numId w:val="1"/>
        </w:numPr>
      </w:pPr>
      <w:r>
        <w:t>Implementation</w:t>
      </w:r>
    </w:p>
    <w:p w:rsidR="00DB447C" w:rsidRPr="007404F8" w:rsidRDefault="00DB447C" w:rsidP="00A33F7C">
      <w:r>
        <w:t xml:space="preserve">Firstly a new function was created within the interface. This function generated a random value between two ranges, given as input parameters. This would serve as the random value that would be given to the wander behaviour that exists within the game engine. </w:t>
      </w:r>
    </w:p>
    <w:p w:rsidR="00DB447C" w:rsidRDefault="00DB447C" w:rsidP="00A33F7C">
      <w:pPr>
        <w:pStyle w:val="Heading4"/>
        <w:numPr>
          <w:ilvl w:val="3"/>
          <w:numId w:val="1"/>
        </w:numPr>
      </w:pPr>
      <w:r>
        <w:t>Evaluation</w:t>
      </w:r>
    </w:p>
    <w:p w:rsidR="00DB447C" w:rsidRPr="00F422F6" w:rsidRDefault="00DB447C" w:rsidP="00A33F7C">
      <w:r>
        <w:t xml:space="preserve">This prototype was viewed as a success as it achieves what it originally aimed to. </w:t>
      </w:r>
    </w:p>
    <w:p w:rsidR="00DB447C" w:rsidRDefault="00DB447C" w:rsidP="00A33F7C">
      <w:r>
        <w:t>The interface appeared to keep up with the game engines 30 frames per second rate. There was a little jittering but that was due to the computer it was running on and the tasks that it was also doing at the time.</w:t>
      </w:r>
    </w:p>
    <w:p w:rsidR="00DB447C" w:rsidRDefault="00DB447C" w:rsidP="00A33F7C">
      <w:r>
        <w:lastRenderedPageBreak/>
        <w:t>Testing on another more powerful machine proved that it can run smoothly at 30 frames per second, with virtually no jittering or lag.</w:t>
      </w:r>
    </w:p>
    <w:p w:rsidR="00DB447C" w:rsidRDefault="00DB447C" w:rsidP="00A33F7C">
      <w:pPr>
        <w:keepNext/>
        <w:spacing w:after="200" w:line="276" w:lineRule="auto"/>
      </w:pPr>
      <w:r>
        <w:rPr>
          <w:noProof/>
        </w:rPr>
        <w:drawing>
          <wp:inline distT="0" distB="0" distL="0" distR="0" wp14:anchorId="226645AF" wp14:editId="488C0039">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DB447C" w:rsidRPr="00917992" w:rsidRDefault="00DB447C" w:rsidP="00A33F7C">
      <w:pPr>
        <w:pStyle w:val="Caption"/>
        <w:jc w:val="both"/>
      </w:pPr>
      <w:bookmarkStart w:id="108" w:name="_Toc364096305"/>
      <w:r>
        <w:t xml:space="preserve">Figure </w:t>
      </w:r>
      <w:fldSimple w:instr=" SEQ Figure \* ARABIC ">
        <w:r>
          <w:rPr>
            <w:noProof/>
          </w:rPr>
          <w:t>10</w:t>
        </w:r>
      </w:fldSimple>
      <w:r>
        <w:t xml:space="preserve"> Prototype 3 that features a wander steering behaviour, with its random numbers being generated by the interface. The altered </w:t>
      </w:r>
      <w:proofErr w:type="gramStart"/>
      <w:r>
        <w:t>colours of the environment is</w:t>
      </w:r>
      <w:proofErr w:type="gramEnd"/>
      <w:r>
        <w:t xml:space="preserve"> to help the reader see it.</w:t>
      </w:r>
      <w:bookmarkEnd w:id="108"/>
      <w:r>
        <w:t xml:space="preserve"> </w:t>
      </w:r>
    </w:p>
    <w:p w:rsidR="00DB447C" w:rsidRDefault="00DB447C" w:rsidP="00A33F7C">
      <w:pPr>
        <w:spacing w:after="200" w:line="276" w:lineRule="auto"/>
        <w:rPr>
          <w:rFonts w:cs="Arial"/>
          <w:b/>
          <w:bCs/>
          <w:iCs/>
          <w:kern w:val="32"/>
          <w:sz w:val="26"/>
          <w:szCs w:val="26"/>
        </w:rPr>
      </w:pPr>
    </w:p>
    <w:p w:rsidR="00DB447C" w:rsidRDefault="00DB447C" w:rsidP="00A33F7C">
      <w:pPr>
        <w:spacing w:after="200" w:line="276" w:lineRule="auto"/>
        <w:rPr>
          <w:rFonts w:cs="Arial"/>
          <w:b/>
          <w:bCs/>
          <w:iCs/>
          <w:kern w:val="32"/>
          <w:sz w:val="26"/>
          <w:szCs w:val="26"/>
        </w:rPr>
      </w:pPr>
      <w:r>
        <w:br w:type="page"/>
      </w:r>
    </w:p>
    <w:p w:rsidR="00DB447C" w:rsidRDefault="00DB447C" w:rsidP="00A33F7C">
      <w:pPr>
        <w:pStyle w:val="Heading3"/>
        <w:numPr>
          <w:ilvl w:val="2"/>
          <w:numId w:val="1"/>
        </w:numPr>
      </w:pPr>
      <w:r>
        <w:lastRenderedPageBreak/>
        <w:t>Prototype Four</w:t>
      </w:r>
    </w:p>
    <w:p w:rsidR="00DB447C" w:rsidRDefault="00DB447C" w:rsidP="00A33F7C">
      <w:pPr>
        <w:pStyle w:val="Heading4"/>
        <w:numPr>
          <w:ilvl w:val="3"/>
          <w:numId w:val="1"/>
        </w:numPr>
      </w:pPr>
      <w:r>
        <w:t>Design</w:t>
      </w:r>
    </w:p>
    <w:p w:rsidR="00DB447C" w:rsidRDefault="00DB447C" w:rsidP="00A33F7C">
      <w:r>
        <w:t xml:space="preserve">This prototype is aimed to show the capabilities of the interface. Having not only it connecting to the game engine, but also having it </w:t>
      </w:r>
      <w:proofErr w:type="gramStart"/>
      <w:r>
        <w:t>connect</w:t>
      </w:r>
      <w:proofErr w:type="gramEnd"/>
      <w:r>
        <w:t xml:space="preserve"> to another application, that is running an artificial neural network. This ANN is tasked with making the bot in the environment learn </w:t>
      </w:r>
      <w:proofErr w:type="gramStart"/>
      <w:r>
        <w:t>a certain</w:t>
      </w:r>
      <w:proofErr w:type="gramEnd"/>
      <w:r>
        <w:t xml:space="preserve"> behaviour. </w:t>
      </w:r>
    </w:p>
    <w:p w:rsidR="00DB447C" w:rsidRDefault="00DB447C" w:rsidP="00A33F7C"/>
    <w:p w:rsidR="00DB447C" w:rsidRDefault="00DB447C" w:rsidP="00A33F7C">
      <w:pPr>
        <w:keepNext/>
      </w:pPr>
      <w:r>
        <w:rPr>
          <w:noProof/>
        </w:rPr>
        <w:drawing>
          <wp:inline distT="0" distB="0" distL="0" distR="0" wp14:anchorId="3DF166A5" wp14:editId="70FB9CE8">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DB447C" w:rsidRDefault="00DB447C" w:rsidP="00A33F7C">
      <w:pPr>
        <w:pStyle w:val="Caption"/>
        <w:jc w:val="both"/>
      </w:pPr>
      <w:bookmarkStart w:id="109" w:name="_Toc364096306"/>
      <w:r>
        <w:t xml:space="preserve">Figure </w:t>
      </w:r>
      <w:fldSimple w:instr=" SEQ Figure \* ARABIC ">
        <w:r>
          <w:rPr>
            <w:noProof/>
          </w:rPr>
          <w:t>11</w:t>
        </w:r>
      </w:fldSimple>
      <w:r>
        <w:t xml:space="preserve"> Overview of the system</w:t>
      </w:r>
      <w:bookmarkEnd w:id="109"/>
    </w:p>
    <w:p w:rsidR="00DB447C" w:rsidRDefault="00DB447C" w:rsidP="00A33F7C">
      <w:pPr>
        <w:rPr>
          <w:lang w:eastAsia="en-US"/>
        </w:rPr>
      </w:pPr>
    </w:p>
    <w:p w:rsidR="00DB447C" w:rsidRDefault="00DB447C" w:rsidP="00A33F7C">
      <w:pPr>
        <w:pStyle w:val="Heading4"/>
        <w:numPr>
          <w:ilvl w:val="3"/>
          <w:numId w:val="1"/>
        </w:numPr>
      </w:pPr>
      <w:r>
        <w:t>The Artificial Neural Network</w:t>
      </w:r>
    </w:p>
    <w:p w:rsidR="00DB447C" w:rsidRDefault="00DB447C" w:rsidP="00A33F7C">
      <w:r>
        <w:t xml:space="preserve">The ANN should be the first thing developed for this prototype. Selecting the architecture and the correct activation functions as well as the other variables is done by trial and error. There is no golden rule about how one should build it. </w:t>
      </w:r>
    </w:p>
    <w:p w:rsidR="00DB447C" w:rsidRDefault="00DB447C" w:rsidP="00A33F7C">
      <w:proofErr w:type="gramStart"/>
      <w:r>
        <w:t>A simple</w:t>
      </w:r>
      <w:proofErr w:type="gramEnd"/>
      <w:r>
        <w:t xml:space="preserve"> feedforward multi-layered perceptron architecture was selected to be the original architecture. If this in any way it can easily be replaced for another architecture. </w:t>
      </w:r>
    </w:p>
    <w:p w:rsidR="00DB447C" w:rsidRDefault="00DB447C" w:rsidP="00A33F7C">
      <w:r>
        <w:t xml:space="preserve">Inputs are the next key part, what should be fed into the network for it to learn about. There are a number of possible options to be fed into the ANN. It all depends on the purpose of the ANN. </w:t>
      </w:r>
    </w:p>
    <w:p w:rsidR="00DB447C" w:rsidRDefault="00DB447C" w:rsidP="00A33F7C">
      <w:r>
        <w:lastRenderedPageBreak/>
        <w:t xml:space="preserve">The output nodes are yet again relative to what the ANN is trying to achieve. But since the ANN is trying to get the bot to learn </w:t>
      </w:r>
      <w:proofErr w:type="gramStart"/>
      <w:r>
        <w:t>a behaviour</w:t>
      </w:r>
      <w:proofErr w:type="gramEnd"/>
      <w:r>
        <w:t xml:space="preserve"> the output will be an action for the bot to do. This will no doubt include rotation, moving and maybe some other actions such as jumping. </w:t>
      </w:r>
    </w:p>
    <w:p w:rsidR="00DB447C" w:rsidRDefault="00DB447C" w:rsidP="00A33F7C">
      <w:r>
        <w:t xml:space="preserve">Since the ANN needs to be able to learn, a genetic algorithm will be produced to achieve this. The parameters of the GA are like the ANN a subject of trial and error. The fitness function of the GA will be relative to the ANN and the behaviour that the bot must learn. </w:t>
      </w:r>
    </w:p>
    <w:p w:rsidR="00DB447C" w:rsidRDefault="00DB447C" w:rsidP="00A33F7C">
      <w:r>
        <w:rPr>
          <w:noProof/>
        </w:rPr>
        <w:drawing>
          <wp:inline distT="0" distB="0" distL="0" distR="0" wp14:anchorId="7FBF6FBB" wp14:editId="6E2E5816">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DB447C" w:rsidRDefault="00DB447C" w:rsidP="00A33F7C">
      <w:pPr>
        <w:pStyle w:val="Caption"/>
        <w:jc w:val="both"/>
      </w:pPr>
      <w:bookmarkStart w:id="110" w:name="_Toc364096307"/>
      <w:r>
        <w:t xml:space="preserve">Figure </w:t>
      </w:r>
      <w:fldSimple w:instr=" SEQ Figure \* ARABIC ">
        <w:r>
          <w:rPr>
            <w:noProof/>
          </w:rPr>
          <w:t>12</w:t>
        </w:r>
      </w:fldSimple>
      <w:r>
        <w:t xml:space="preserve"> Architecture of the ANN</w:t>
      </w:r>
      <w:bookmarkEnd w:id="110"/>
    </w:p>
    <w:p w:rsidR="00DB447C" w:rsidRDefault="00DB447C" w:rsidP="00A33F7C">
      <w:pPr>
        <w:pStyle w:val="Heading4"/>
        <w:numPr>
          <w:ilvl w:val="3"/>
          <w:numId w:val="1"/>
        </w:numPr>
        <w:rPr>
          <w:lang w:eastAsia="en-US"/>
        </w:rPr>
      </w:pPr>
      <w:r>
        <w:rPr>
          <w:lang w:eastAsia="en-US"/>
        </w:rPr>
        <w:t>Implementation</w:t>
      </w:r>
    </w:p>
    <w:p w:rsidR="00DB447C" w:rsidRDefault="00DB447C" w:rsidP="00A33F7C">
      <w:pPr>
        <w:rPr>
          <w:lang w:eastAsia="en-US"/>
        </w:rPr>
      </w:pPr>
      <w:r>
        <w:rPr>
          <w:lang w:eastAsia="en-US"/>
        </w:rPr>
        <w:t xml:space="preserve">The first part of creating the neural network was creating all the nodes and connecting all of them together. This was straight forwards. The original value of 5 nodes in the hidden layer was selected as a default value, along with the single layer of hidden nodes. These values were suitable for change if necessary. The nodes have to have an activation function, originally selected was the threshold activation function. But this was rejected as the output needed to be negative as well as positive. Instead the hyperbolic tangent function was selected as it could allow for positive and negative values. The range of the weights for the connections was selected to be between -1 and 1. This provides a suitable range. </w:t>
      </w:r>
    </w:p>
    <w:p w:rsidR="00DB447C" w:rsidRPr="00C205BE" w:rsidRDefault="00DB447C" w:rsidP="00A33F7C">
      <w:pPr>
        <w:rPr>
          <w:lang w:eastAsia="en-US"/>
        </w:rPr>
      </w:pPr>
      <w:r>
        <w:rPr>
          <w:lang w:eastAsia="en-US"/>
        </w:rPr>
        <w:lastRenderedPageBreak/>
        <w:t>The GA was setup with the default parameters of 25% for crossover rate. This means that each generation that 25% of the best members will carry through to the next generation. The population size is kept to 10, due to each member having to run for a certain amount of time to establish their fitness. The mutation rate was set to 8%. Tournament selection was chosen as the selection method, providing the GA with a fair way of selecting individuals to cross. Single point crossover was selected as the crossover method. This was the simplest and could provide good results. All of these can be altered or swapped for different methods depending on the results of the network in the next section.</w:t>
      </w:r>
    </w:p>
    <w:p w:rsidR="00DB447C" w:rsidRPr="00C205BE" w:rsidRDefault="00DB447C" w:rsidP="00A33F7C">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w:t>
      </w:r>
      <w:proofErr w:type="gramStart"/>
      <w:r>
        <w:rPr>
          <w:lang w:eastAsia="en-US"/>
        </w:rPr>
        <w:t>short,</w:t>
      </w:r>
      <w:proofErr w:type="gramEnd"/>
      <w:r>
        <w:rPr>
          <w:lang w:eastAsia="en-US"/>
        </w:rPr>
        <w:t xml:space="preserve"> therefore it was increased to 30 seconds which gave substantially better results. </w:t>
      </w:r>
    </w:p>
    <w:p w:rsidR="00DB447C" w:rsidRDefault="00DB447C" w:rsidP="00A33F7C">
      <w:pPr>
        <w:pStyle w:val="Heading4"/>
        <w:numPr>
          <w:ilvl w:val="3"/>
          <w:numId w:val="1"/>
        </w:numPr>
      </w:pPr>
      <w:r>
        <w:t>Need for a delay</w:t>
      </w:r>
    </w:p>
    <w:p w:rsidR="00DB447C" w:rsidRPr="00886FD2" w:rsidRDefault="00DB447C" w:rsidP="00A33F7C">
      <w:r>
        <w:t xml:space="preserve">There needed to be a delay in this prototype. Setting up the neural network is a complex task, resulting in time taken in to fully accomplish this. 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Update function, while the Update function could still be happen when the ANN is still being setup. All the code is hidden in </w:t>
      </w:r>
      <w:proofErr w:type="gramStart"/>
      <w:r>
        <w:t>an if</w:t>
      </w:r>
      <w:proofErr w:type="gramEnd"/>
      <w:r>
        <w:t xml:space="preserve"> statement, meaning that none of the code relating to the ANN could run until a certain amount of time has passed. This created an effective delay function. Also when the ANN needed to generate a new population of chromosomes to be tested the delay function is called again, stopping the ANN being run when it is busy creating a new population. </w:t>
      </w:r>
    </w:p>
    <w:p w:rsidR="00DB447C" w:rsidRDefault="00DB447C" w:rsidP="00A33F7C">
      <w:pPr>
        <w:pStyle w:val="Heading4"/>
        <w:numPr>
          <w:ilvl w:val="3"/>
          <w:numId w:val="1"/>
        </w:numPr>
      </w:pPr>
      <w:r>
        <w:lastRenderedPageBreak/>
        <w:t>Connecting two servers</w:t>
      </w:r>
    </w:p>
    <w:p w:rsidR="00DB447C" w:rsidRDefault="00DB447C" w:rsidP="00A33F7C">
      <w:r>
        <w:t xml:space="preserve">The original idea was to have the ANN running on a different application and have the interface communicate with it. This proved extremely difficult as not only would it not </w:t>
      </w:r>
      <w:proofErr w:type="gramStart"/>
      <w:r>
        <w:t>run,</w:t>
      </w:r>
      <w:proofErr w:type="gramEnd"/>
      <w:r>
        <w:t xml:space="preserve"> it would full crash the machine it was running on. This was true even when giving the server a completely different port to run on. After numerous attempts to fix this t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p>
    <w:p w:rsidR="00DB447C" w:rsidRDefault="00DB447C" w:rsidP="00A33F7C">
      <w:pPr>
        <w:pStyle w:val="Heading4"/>
        <w:numPr>
          <w:ilvl w:val="3"/>
          <w:numId w:val="1"/>
        </w:numPr>
      </w:pPr>
      <w:r>
        <w:t>Two node output architecture</w:t>
      </w:r>
    </w:p>
    <w:p w:rsidR="00DB447C" w:rsidRPr="00F611B4" w:rsidRDefault="00DB447C" w:rsidP="00A33F7C">
      <w:r>
        <w:t>During training it became apparent that the single node output was not achieving high enough results for the fitness. Upon closer observation it was clear that the bot would move closer to the target bot, and then move right pas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 one of the ANN’s output nodes. This now meant that the bot could also move backwards. Upon first training the bot with the new architecture it became apparent that the bot preferred to move backwards.</w:t>
      </w:r>
    </w:p>
    <w:p w:rsidR="00DB447C" w:rsidRDefault="00DB447C" w:rsidP="00A33F7C">
      <w:pPr>
        <w:keepNext/>
      </w:pPr>
      <w:r>
        <w:rPr>
          <w:noProof/>
        </w:rPr>
        <w:drawing>
          <wp:inline distT="0" distB="0" distL="0" distR="0" wp14:anchorId="02F62747" wp14:editId="384D75D5">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DB447C" w:rsidRPr="00D70C96" w:rsidRDefault="00DB447C" w:rsidP="00A33F7C">
      <w:pPr>
        <w:pStyle w:val="Caption"/>
        <w:jc w:val="both"/>
      </w:pPr>
      <w:bookmarkStart w:id="111" w:name="_Toc364096308"/>
      <w:r>
        <w:t xml:space="preserve">Figure </w:t>
      </w:r>
      <w:fldSimple w:instr=" SEQ Figure \* ARABIC ">
        <w:r>
          <w:rPr>
            <w:noProof/>
          </w:rPr>
          <w:t>13</w:t>
        </w:r>
      </w:fldSimple>
      <w:r>
        <w:t xml:space="preserve">  The new ANN architecture</w:t>
      </w:r>
      <w:bookmarkEnd w:id="111"/>
    </w:p>
    <w:p w:rsidR="00DB447C" w:rsidRDefault="00DB447C" w:rsidP="00A33F7C"/>
    <w:p w:rsidR="00DB447C" w:rsidRDefault="00DB447C" w:rsidP="00A33F7C">
      <w:pPr>
        <w:pStyle w:val="Heading4"/>
        <w:numPr>
          <w:ilvl w:val="3"/>
          <w:numId w:val="1"/>
        </w:numPr>
      </w:pPr>
      <w:r>
        <w:lastRenderedPageBreak/>
        <w:t>Three Raycast Approach</w:t>
      </w:r>
    </w:p>
    <w:p w:rsidR="00DB447C" w:rsidRDefault="00DB447C" w:rsidP="00A33F7C">
      <w:r>
        <w:t xml:space="preserve">During training of the neural network it was discovered that a single raycast was not producing adequate results, the results were far too small. Therefore in order to try and improve these results the amount of raycasts were increased. These new raycasts are fed into the neural network as inputs. </w:t>
      </w:r>
    </w:p>
    <w:p w:rsidR="00DB447C" w:rsidRDefault="00DB447C" w:rsidP="00A33F7C">
      <w:r>
        <w:rPr>
          <w:noProof/>
        </w:rPr>
        <w:drawing>
          <wp:inline distT="0" distB="0" distL="0" distR="0" wp14:anchorId="0EAE3836" wp14:editId="4CAF3334">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DB447C" w:rsidRPr="00885BAB" w:rsidRDefault="00DB447C" w:rsidP="00A33F7C">
      <w:pPr>
        <w:pStyle w:val="Caption"/>
      </w:pPr>
      <w:bookmarkStart w:id="112" w:name="_Toc364096309"/>
      <w:r>
        <w:t xml:space="preserve">Figure </w:t>
      </w:r>
      <w:r w:rsidR="00883AFD">
        <w:fldChar w:fldCharType="begin"/>
      </w:r>
      <w:r w:rsidR="00883AFD">
        <w:instrText xml:space="preserve"> SEQ Figure \* ARABIC </w:instrText>
      </w:r>
      <w:r w:rsidR="00883AFD">
        <w:fldChar w:fldCharType="separate"/>
      </w:r>
      <w:proofErr w:type="gramStart"/>
      <w:r>
        <w:rPr>
          <w:noProof/>
        </w:rPr>
        <w:t>14</w:t>
      </w:r>
      <w:r w:rsidR="00883AFD">
        <w:rPr>
          <w:noProof/>
        </w:rPr>
        <w:fldChar w:fldCharType="end"/>
      </w:r>
      <w:r>
        <w:t xml:space="preserve"> New NN architecture</w:t>
      </w:r>
      <w:bookmarkEnd w:id="112"/>
      <w:proofErr w:type="gramEnd"/>
    </w:p>
    <w:p w:rsidR="00DB447C" w:rsidRDefault="00DB447C" w:rsidP="00A33F7C">
      <w:pPr>
        <w:spacing w:after="200" w:line="276" w:lineRule="auto"/>
        <w:jc w:val="left"/>
      </w:pPr>
    </w:p>
    <w:p w:rsidR="00DB447C" w:rsidRDefault="00DB447C" w:rsidP="00A33F7C">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DB447C" w:rsidRDefault="00DB447C" w:rsidP="00A33F7C">
      <w:pPr>
        <w:spacing w:after="200" w:line="276" w:lineRule="auto"/>
        <w:jc w:val="left"/>
      </w:pPr>
      <w:r>
        <w:t xml:space="preserve"> </w:t>
      </w:r>
      <w:r>
        <w:rPr>
          <w:noProof/>
        </w:rPr>
        <w:drawing>
          <wp:inline distT="0" distB="0" distL="0" distR="0" wp14:anchorId="784C2595" wp14:editId="1C4AC136">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DB447C" w:rsidRDefault="00DB447C" w:rsidP="00A33F7C">
      <w:pPr>
        <w:pStyle w:val="Caption"/>
      </w:pPr>
      <w:bookmarkStart w:id="113" w:name="_Toc364096310"/>
      <w:r>
        <w:t xml:space="preserve">Figure </w:t>
      </w:r>
      <w:fldSimple w:instr=" SEQ Figure \* ARABIC ">
        <w:r>
          <w:rPr>
            <w:noProof/>
          </w:rPr>
          <w:t>15</w:t>
        </w:r>
      </w:fldSimple>
      <w:r>
        <w:t xml:space="preserve"> </w:t>
      </w:r>
      <w:proofErr w:type="gramStart"/>
      <w:r>
        <w:t>The</w:t>
      </w:r>
      <w:proofErr w:type="gramEnd"/>
      <w:r>
        <w:t xml:space="preserve"> single raycast bot on the left side. Showing the single ray being cast directly in front of </w:t>
      </w:r>
      <w:proofErr w:type="gramStart"/>
      <w:r>
        <w:t>itself</w:t>
      </w:r>
      <w:proofErr w:type="gramEnd"/>
      <w:r>
        <w:t>. The bot on the right hand side shows the original single raycast, as well as the new rays that are being fired from 45 degrees from the original raycast.</w:t>
      </w:r>
      <w:bookmarkEnd w:id="113"/>
      <w:r>
        <w:t xml:space="preserve"> </w:t>
      </w:r>
    </w:p>
    <w:p w:rsidR="00DB447C" w:rsidRDefault="00DB447C" w:rsidP="00A33F7C">
      <w:pPr>
        <w:pStyle w:val="Caption"/>
      </w:pPr>
    </w:p>
    <w:p w:rsidR="00DB447C" w:rsidRDefault="00DB447C" w:rsidP="00A33F7C">
      <w:pPr>
        <w:pStyle w:val="Heading4"/>
        <w:numPr>
          <w:ilvl w:val="3"/>
          <w:numId w:val="1"/>
        </w:numPr>
      </w:pPr>
      <w:r>
        <w:lastRenderedPageBreak/>
        <w:t>Overview of the running system</w:t>
      </w:r>
    </w:p>
    <w:p w:rsidR="00DB447C" w:rsidRDefault="00DB447C" w:rsidP="00A33F7C">
      <w:pPr>
        <w:rPr>
          <w:lang w:eastAsia="en-US"/>
        </w:rPr>
      </w:pPr>
      <w:r>
        <w:rPr>
          <w:lang w:eastAsia="en-US"/>
        </w:rPr>
        <w:t xml:space="preserve">How the system runs is quite straightforward. </w:t>
      </w:r>
    </w:p>
    <w:p w:rsidR="00DB447C" w:rsidRDefault="00DB447C" w:rsidP="00A33F7C">
      <w:pPr>
        <w:rPr>
          <w:lang w:eastAsia="en-US"/>
        </w:rPr>
      </w:pPr>
      <w:r>
        <w:rPr>
          <w:lang w:eastAsia="en-US"/>
        </w:rPr>
        <w:t xml:space="preserve">When the game engine first starts the Start function of every object is called. This includes the ANN bots Start function. This function calls the interface and tells it to setup the neural network. This means that all the neurons and the connections are set up and the first generation of the GA containing all the weights of the connections in the NN. 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 These act as the inputs into the network. Once this is done the interface collects the two values in the output nodes and passes it back to the game engine. This continues until the test time for that ANN is up. </w:t>
      </w:r>
    </w:p>
    <w:p w:rsidR="00DB447C" w:rsidRDefault="00DB447C" w:rsidP="00A33F7C">
      <w:pPr>
        <w:rPr>
          <w:lang w:eastAsia="en-US"/>
        </w:rPr>
      </w:pPr>
      <w:r>
        <w:rPr>
          <w:lang w:eastAsia="en-US"/>
        </w:rPr>
        <w:t xml:space="preserve">When the time is up, the game engine calls the change chromosome function in the interface. This function swaps the current chromosome for the next one in the list. If it is the last one in the current generation, a new generation is created. This can take time, so therefore after every change chromosome function there is a delay that gets called. The change chromosome function sorts all the members in its current generation into order of fitness. So many carry through to the new generation, this is determined by the crossover rate. Next selection, crossover and mutation happen. This continues until the amount of chromosomes in the population is reached. The first member of the new generation is selected for training. This does not include the already trained members. Therefore the first member selected for training will be the first child that was created in this generation. </w:t>
      </w:r>
    </w:p>
    <w:p w:rsidR="00DB447C" w:rsidRDefault="00DB447C" w:rsidP="00A33F7C">
      <w:pPr>
        <w:rPr>
          <w:lang w:eastAsia="en-US"/>
        </w:rPr>
      </w:pPr>
      <w:r>
        <w:rPr>
          <w:lang w:eastAsia="en-US"/>
        </w:rPr>
        <w:t xml:space="preserve">Fitness was passed in as a Boolean parameter as one of the parameters for the run function on the interface. If a certain condition was met during that update, the run command would receive a true Boolean meaning that it should increase the fitness of the current chromosome. </w:t>
      </w:r>
    </w:p>
    <w:p w:rsidR="00DB447C" w:rsidRDefault="00DB447C" w:rsidP="00A33F7C">
      <w:pPr>
        <w:pStyle w:val="Caption"/>
      </w:pPr>
      <w:r>
        <w:rPr>
          <w:noProof/>
          <w:lang w:eastAsia="en-GB"/>
        </w:rPr>
        <w:lastRenderedPageBreak/>
        <w:drawing>
          <wp:inline distT="0" distB="0" distL="0" distR="0" wp14:anchorId="7AE306A9" wp14:editId="72837D9F">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DB447C" w:rsidRPr="00291BF4" w:rsidRDefault="00DB447C" w:rsidP="00A33F7C">
      <w:pPr>
        <w:pStyle w:val="Caption"/>
      </w:pPr>
      <w:bookmarkStart w:id="114" w:name="_Toc364096311"/>
      <w:r>
        <w:t xml:space="preserve">Figure </w:t>
      </w:r>
      <w:fldSimple w:instr=" SEQ Figure \* ARABIC ">
        <w:r>
          <w:rPr>
            <w:noProof/>
          </w:rPr>
          <w:t>16</w:t>
        </w:r>
      </w:fldSimple>
      <w:r>
        <w:t xml:space="preserve">  Overview of the process of this prototype.</w:t>
      </w:r>
      <w:bookmarkEnd w:id="114"/>
      <w:r>
        <w:t xml:space="preserve"> </w:t>
      </w:r>
    </w:p>
    <w:p w:rsidR="00DB447C" w:rsidRDefault="00DB447C" w:rsidP="00A33F7C">
      <w:pPr>
        <w:pStyle w:val="Heading4"/>
        <w:numPr>
          <w:ilvl w:val="0"/>
          <w:numId w:val="0"/>
        </w:numPr>
      </w:pPr>
      <w:r>
        <w:br w:type="page"/>
      </w:r>
    </w:p>
    <w:p w:rsidR="00DB447C" w:rsidRPr="00956470" w:rsidRDefault="00DB447C" w:rsidP="00A33F7C"/>
    <w:p w:rsidR="00DB447C" w:rsidRDefault="00DB447C" w:rsidP="00A33F7C">
      <w:pPr>
        <w:pStyle w:val="Heading3"/>
        <w:numPr>
          <w:ilvl w:val="2"/>
          <w:numId w:val="1"/>
        </w:numPr>
      </w:pPr>
      <w:r>
        <w:t>Level One</w:t>
      </w:r>
    </w:p>
    <w:p w:rsidR="00DB447C" w:rsidRPr="00B25823" w:rsidRDefault="00DB447C" w:rsidP="00A33F7C">
      <w:pPr>
        <w:pStyle w:val="Heading4"/>
        <w:numPr>
          <w:ilvl w:val="3"/>
          <w:numId w:val="1"/>
        </w:numPr>
      </w:pPr>
      <w:r>
        <w:t>Design</w:t>
      </w:r>
    </w:p>
    <w:p w:rsidR="00DB447C" w:rsidRDefault="00DB447C" w:rsidP="00A33F7C">
      <w:r>
        <w:t xml:space="preserve">Level one will feature the bot learning through the ANN to follow another bot using the wander behaviour. This shows that the interface and ANN combination can be used co-operatively between bots. </w:t>
      </w:r>
    </w:p>
    <w:p w:rsidR="00DB447C" w:rsidRDefault="00DB447C" w:rsidP="00A33F7C">
      <w:r>
        <w:t xml:space="preserve">The environment contains two objects, the bot that will be controlled by the ANN and another bot, that is controlled either by a human player or that is controlled by a wander steering behaviour. The second bot can be either controlled by the wander behaviour or a player by simply pressing a button, by default the bot will be controlled by the wander behaviour. 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DB447C" w:rsidRDefault="00DB447C" w:rsidP="00A33F7C">
      <w:r>
        <w:t xml:space="preserve">The fitness of this is dependent upon how often the ANN bot is directly facing the target/player bot. This will be a simple accumulated value, which will be calculated at every frame. </w:t>
      </w:r>
    </w:p>
    <w:p w:rsidR="00DB447C" w:rsidRDefault="00DB447C" w:rsidP="00A33F7C">
      <w:pPr>
        <w:keepNext/>
      </w:pPr>
      <w:r>
        <w:t xml:space="preserve">The inputs of the network will be the raycast </w:t>
      </w:r>
      <w:proofErr w:type="gramStart"/>
      <w:r>
        <w:t>data,</w:t>
      </w:r>
      <w:proofErr w:type="gramEnd"/>
      <w:r>
        <w:t xml:space="preserve"> this will have to be converted into an integer in order for the ANN to use it. The outputs will be the amount to rotate by. </w:t>
      </w:r>
    </w:p>
    <w:p w:rsidR="00DB447C" w:rsidRDefault="00DB447C" w:rsidP="00A33F7C">
      <w:pPr>
        <w:pStyle w:val="Caption"/>
        <w:jc w:val="both"/>
      </w:pPr>
    </w:p>
    <w:p w:rsidR="00DB447C" w:rsidRDefault="00DB447C" w:rsidP="00A33F7C">
      <w:pPr>
        <w:pStyle w:val="Heading4"/>
        <w:numPr>
          <w:ilvl w:val="3"/>
          <w:numId w:val="1"/>
        </w:numPr>
      </w:pPr>
      <w:r>
        <w:t>Implementation</w:t>
      </w:r>
    </w:p>
    <w:p w:rsidR="00DB447C" w:rsidRDefault="00DB447C" w:rsidP="00A33F7C">
      <w:r>
        <w:t xml:space="preserve">Creating a moving bot with a wander behaviour was simple as the code was already written in prototype one. Incorporating the player controls was straight forward. </w:t>
      </w:r>
    </w:p>
    <w:p w:rsidR="00DB447C" w:rsidRDefault="00DB447C" w:rsidP="00A33F7C">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DB447C" w:rsidRDefault="00DB447C" w:rsidP="00A33F7C">
      <w:pPr>
        <w:spacing w:after="200" w:line="276" w:lineRule="auto"/>
      </w:pPr>
    </w:p>
    <w:p w:rsidR="00DB447C" w:rsidRDefault="00DB447C" w:rsidP="00A33F7C">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fitness’s. Therefore a new fitness was created. The distance from the bot to the target was now also taken into account. This provided far better results during testing. </w:t>
      </w:r>
    </w:p>
    <w:p w:rsidR="00DB447C" w:rsidRDefault="00DB447C" w:rsidP="00A33F7C">
      <w:pPr>
        <w:spacing w:after="200" w:line="276" w:lineRule="auto"/>
      </w:pPr>
    </w:p>
    <w:p w:rsidR="00DB447C" w:rsidRDefault="00DB447C" w:rsidP="00A33F7C">
      <w:pPr>
        <w:spacing w:after="200" w:line="276" w:lineRule="auto"/>
      </w:pPr>
      <w:r>
        <w:t xml:space="preserve">Once the neural network was created it was straight forward </w:t>
      </w:r>
    </w:p>
    <w:p w:rsidR="00DB447C" w:rsidRDefault="00DB447C" w:rsidP="00A33F7C">
      <w:pPr>
        <w:spacing w:after="200" w:line="276" w:lineRule="auto"/>
      </w:pPr>
    </w:p>
    <w:p w:rsidR="00DB447C" w:rsidRDefault="00DB447C" w:rsidP="00A33F7C">
      <w:pPr>
        <w:pStyle w:val="Heading4"/>
        <w:numPr>
          <w:ilvl w:val="3"/>
          <w:numId w:val="1"/>
        </w:numPr>
      </w:pPr>
      <w:r>
        <w:t>Evaluation</w:t>
      </w:r>
    </w:p>
    <w:p w:rsidR="00DB447C" w:rsidRDefault="00DB447C" w:rsidP="00A33F7C">
      <w:r>
        <w:t>There are two ways of evaluating the ANN in this prototype.</w:t>
      </w:r>
    </w:p>
    <w:p w:rsidR="00DB447C" w:rsidRDefault="00DB447C" w:rsidP="00A33F7C">
      <w:r>
        <w:t xml:space="preserve">The first would be evaluating the fitness of the ANN. </w:t>
      </w:r>
    </w:p>
    <w:p w:rsidR="00DB447C" w:rsidRDefault="00DB447C" w:rsidP="00A33F7C">
      <w:r>
        <w:t xml:space="preserve">The interface saves the best member of the population when creating a new generation. </w:t>
      </w:r>
      <w:r>
        <w:br w:type="page"/>
      </w:r>
    </w:p>
    <w:p w:rsidR="00DB447C" w:rsidRDefault="00DB447C" w:rsidP="00A33F7C">
      <w:pPr>
        <w:pStyle w:val="Heading4"/>
        <w:numPr>
          <w:ilvl w:val="3"/>
          <w:numId w:val="1"/>
        </w:numPr>
      </w:pPr>
      <w:r>
        <w:lastRenderedPageBreak/>
        <w:t>Level Two</w:t>
      </w:r>
    </w:p>
    <w:p w:rsidR="00DB447C" w:rsidRPr="00B24D9D" w:rsidRDefault="00DB447C" w:rsidP="00A33F7C">
      <w:pPr>
        <w:pStyle w:val="Heading4"/>
        <w:numPr>
          <w:ilvl w:val="3"/>
          <w:numId w:val="1"/>
        </w:numPr>
      </w:pPr>
      <w:r>
        <w:t>Design</w:t>
      </w:r>
    </w:p>
    <w:p w:rsidR="00DB447C" w:rsidRDefault="00DB447C" w:rsidP="00A33F7C">
      <w:pPr>
        <w:spacing w:after="200" w:line="276" w:lineRule="auto"/>
      </w:pPr>
      <w:r>
        <w:t>Since level one demonstrates a cooperative behaviour it was decided that level two should demonstrate a competitive behaviour. The behaviour in the first could be put into this level and just have the ANN bot catch the wander/player bot, but this would not show the flexibility of an ANN. Therefore a new behaviour was desired. This behaviour should show the ANN bot competing against a human player or another bot. One method would be to have a competition to see what bot can collect the most items in the environment. The bot will keep the raycasting from the previous level. The goal of the bot is to collect as much of the items as possible in the given time. Therefore the higher the amount of objects collected means the better the fitness. Therefore the fitness is dependent upon how many objects the bot collects. The network will remain the same architecture with the same inputs and outputs. The only difference is the evaluation of the bot, i.e. the fitness function.</w:t>
      </w:r>
    </w:p>
    <w:p w:rsidR="00DB447C" w:rsidRPr="00B24D9D" w:rsidRDefault="00DB447C" w:rsidP="00A33F7C">
      <w:pPr>
        <w:pStyle w:val="Heading4"/>
        <w:numPr>
          <w:ilvl w:val="3"/>
          <w:numId w:val="1"/>
        </w:numPr>
        <w:rPr>
          <w:sz w:val="26"/>
          <w:szCs w:val="26"/>
        </w:rPr>
      </w:pPr>
      <w:r>
        <w:t>Implementation</w:t>
      </w:r>
    </w:p>
    <w:p w:rsidR="00DB447C" w:rsidRDefault="00DB447C" w:rsidP="00A33F7C">
      <w:r>
        <w:t>The environment, bots and ANN from the previous level were all carried though to this level. The first change though was the introduction of collectable items in the environment. These items are randomly places around the environment. Each bot, either ANN controlled or player controlled, would get a single point for every item they collected. In the ANN bot’s case these points would represent its fitness. After the training time of a given ANN bots evaluation time was up, all items in the environment would be destroyed and a whole new lot would be created. The amount of items would stay the same for each bot during training. The amount of items was set to 10, as 10 would prove to be challenging to collect in the time limit provided.</w:t>
      </w:r>
    </w:p>
    <w:p w:rsidR="00DB447C" w:rsidRDefault="00DB447C" w:rsidP="00A33F7C">
      <w:pPr>
        <w:pStyle w:val="Heading4"/>
        <w:numPr>
          <w:ilvl w:val="3"/>
          <w:numId w:val="1"/>
        </w:numPr>
      </w:pPr>
      <w:r>
        <w:t>Evaluation</w:t>
      </w:r>
    </w:p>
    <w:p w:rsidR="00DB447C" w:rsidRDefault="00DB447C" w:rsidP="00A33F7C">
      <w:pPr>
        <w:pStyle w:val="Heading4"/>
        <w:numPr>
          <w:ilvl w:val="0"/>
          <w:numId w:val="0"/>
        </w:numPr>
      </w:pPr>
      <w:r>
        <w:t xml:space="preserve">There are two ways of evaluating this level. First would be the results of the ANN. If the output of this showed that the ANN fitness’s were increasing and that the end product was the desired behaviour. </w:t>
      </w:r>
    </w:p>
    <w:p w:rsidR="00DB447C" w:rsidRDefault="00DB447C" w:rsidP="00A33F7C">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DB447C" w:rsidRDefault="00DB447C" w:rsidP="00A33F7C"/>
    <w:p w:rsidR="00DB447C" w:rsidRDefault="00DB447C" w:rsidP="00A33F7C">
      <w:r>
        <w:lastRenderedPageBreak/>
        <w:t>Results</w:t>
      </w:r>
    </w:p>
    <w:p w:rsidR="00DB447C" w:rsidRDefault="00DB447C" w:rsidP="00A33F7C">
      <w:r>
        <w:t>Unfortunate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DB447C" w:rsidRDefault="00DB447C" w:rsidP="00A33F7C">
      <w:r>
        <w:t xml:space="preserve">While this </w:t>
      </w:r>
      <w:proofErr w:type="gramStart"/>
      <w:r>
        <w:t>happened</w:t>
      </w:r>
      <w:proofErr w:type="gramEnd"/>
      <w:r>
        <w:t xml:space="preserve"> a number of times, occasionally the bot would wander around the environment and collect items at random. This involves no longer wandering in a circle but moving straight forward, making sharp turns and also rotating to face a collectable. </w:t>
      </w:r>
    </w:p>
    <w:p w:rsidR="00DB447C" w:rsidRDefault="00DB447C" w:rsidP="00A33F7C">
      <w:r>
        <w:t xml:space="preserve">The training data shows that the bot does learn to collect some items. It just depends on the weights and the position of the items when they are created. </w:t>
      </w:r>
    </w:p>
    <w:p w:rsidR="00DB447C" w:rsidRDefault="00DB447C" w:rsidP="00A33F7C">
      <w:pPr>
        <w:pStyle w:val="Caption"/>
      </w:pPr>
      <w:r>
        <w:rPr>
          <w:noProof/>
          <w:lang w:eastAsia="en-GB"/>
        </w:rPr>
        <w:drawing>
          <wp:inline distT="0" distB="0" distL="0" distR="0" wp14:anchorId="3977431C" wp14:editId="2F5656E0">
            <wp:extent cx="4572000" cy="2576511"/>
            <wp:effectExtent l="0" t="0" r="1905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DB447C" w:rsidRPr="006E465D" w:rsidRDefault="00DB447C" w:rsidP="00A33F7C">
      <w:pPr>
        <w:pStyle w:val="Caption"/>
      </w:pPr>
      <w:bookmarkStart w:id="115" w:name="_Toc364096312"/>
      <w:r>
        <w:t xml:space="preserve">Figure </w:t>
      </w:r>
      <w:fldSimple w:instr=" SEQ Figure \* ARABIC ">
        <w:r>
          <w:rPr>
            <w:noProof/>
          </w:rPr>
          <w:t>17</w:t>
        </w:r>
      </w:fldSimple>
      <w:r>
        <w:t xml:space="preserve"> Results table showing rotation results. Over 10 generations it achieved a fitness of 4.</w:t>
      </w:r>
      <w:bookmarkEnd w:id="115"/>
      <w:r>
        <w:t xml:space="preserve"> </w:t>
      </w:r>
    </w:p>
    <w:p w:rsidR="00DB447C" w:rsidRDefault="00DB447C" w:rsidP="00A33F7C"/>
    <w:p w:rsidR="00DB447C" w:rsidRDefault="00DB447C" w:rsidP="00A33F7C">
      <w:r>
        <w:t xml:space="preserve">While this behaviour emerged a number of times, there were a number of times where the behaviour achieved close to the desired behaviour. On one single run the bot moved randomly throughout the environment and collected 8 items. This was the maximum collected over all the runs. </w:t>
      </w:r>
    </w:p>
    <w:p w:rsidR="00DB447C" w:rsidRDefault="00DB447C" w:rsidP="00A33F7C">
      <w:r>
        <w:t xml:space="preserve">Overall the neural network works in that it will evolve and try and collect items. The one change that should be made would be the inputs to the neural network. Since </w:t>
      </w:r>
      <w:r>
        <w:lastRenderedPageBreak/>
        <w:t xml:space="preserve">the ANN is only taking in what is around it, not the distances, it cannot fully achieve great scores. If the ANN was to be adapted to have the distance property of the raycast as an input as well, the ANN could result in better fitness’s and the desired behaviour would be more likely to emerge. </w:t>
      </w:r>
    </w:p>
    <w:p w:rsidR="00DB447C" w:rsidRDefault="00DB447C" w:rsidP="00A33F7C"/>
    <w:p w:rsidR="00DB447C" w:rsidRPr="006E465D" w:rsidRDefault="00DB447C" w:rsidP="00A33F7C">
      <w:r>
        <w:t xml:space="preserve">This could also be due to the balance of the GA. Parameters such as mutation </w:t>
      </w:r>
      <w:proofErr w:type="gramStart"/>
      <w:r>
        <w:t>rate,</w:t>
      </w:r>
      <w:proofErr w:type="gramEnd"/>
      <w:r>
        <w:t xml:space="preserve"> crossover rate, population size and the amount of generations were all altered during testing. Altering these did not achieve a noticeable change in results. The key problem was time. Having such a large population size, all of which have to be evaluated, as well as increasing the number of generations drastically increased the time taken to receive results. </w:t>
      </w:r>
    </w:p>
    <w:p w:rsidR="00DB447C" w:rsidRPr="000C31CF" w:rsidRDefault="00DB447C" w:rsidP="00A33F7C">
      <w:pPr>
        <w:pStyle w:val="Heading4"/>
        <w:numPr>
          <w:ilvl w:val="0"/>
          <w:numId w:val="0"/>
        </w:numPr>
      </w:pPr>
      <w:r>
        <w:br w:type="page"/>
      </w:r>
    </w:p>
    <w:p w:rsidR="00DB447C" w:rsidRDefault="00DB447C" w:rsidP="00A33F7C">
      <w:pPr>
        <w:pStyle w:val="Heading2"/>
        <w:numPr>
          <w:ilvl w:val="1"/>
          <w:numId w:val="1"/>
        </w:numPr>
      </w:pPr>
      <w:bookmarkStart w:id="116" w:name="_Toc364096335"/>
      <w:r>
        <w:lastRenderedPageBreak/>
        <w:t>Tutorial</w:t>
      </w:r>
      <w:bookmarkEnd w:id="116"/>
      <w:r>
        <w:t xml:space="preserve"> </w:t>
      </w:r>
    </w:p>
    <w:p w:rsidR="00DB447C" w:rsidRDefault="00DB447C" w:rsidP="00A33F7C">
      <w:r>
        <w:t xml:space="preserve">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 The tutorial will appear in the appendix. </w:t>
      </w:r>
    </w:p>
    <w:p w:rsidR="00DB447C" w:rsidRDefault="00DB447C" w:rsidP="00A33F7C">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Therefore prototype three shows how to interact with the interface during every update. The code for a delay will also be present during this, allowing the users to activate it if it is needed. </w:t>
      </w:r>
    </w:p>
    <w:p w:rsidR="00DB447C" w:rsidRPr="004B7131" w:rsidRDefault="00DB447C" w:rsidP="00A33F7C"/>
    <w:p w:rsidR="00DB447C" w:rsidRPr="006E465D" w:rsidRDefault="00DB447C" w:rsidP="00A33F7C">
      <w:pPr>
        <w:pStyle w:val="Heading2"/>
        <w:numPr>
          <w:ilvl w:val="1"/>
          <w:numId w:val="1"/>
        </w:numPr>
        <w:spacing w:after="200" w:line="276" w:lineRule="auto"/>
        <w:jc w:val="left"/>
        <w:rPr>
          <w:bCs/>
          <w:sz w:val="32"/>
          <w:szCs w:val="32"/>
        </w:rPr>
      </w:pPr>
      <w:r>
        <w:br w:type="page"/>
      </w:r>
    </w:p>
    <w:p w:rsidR="00DB447C" w:rsidRDefault="00DB447C" w:rsidP="00A33F7C">
      <w:pPr>
        <w:pStyle w:val="Heading1"/>
        <w:numPr>
          <w:ilvl w:val="0"/>
          <w:numId w:val="1"/>
        </w:numPr>
      </w:pPr>
      <w:bookmarkStart w:id="117" w:name="_Toc364096336"/>
      <w:r>
        <w:lastRenderedPageBreak/>
        <w:t>Discussion</w:t>
      </w:r>
      <w:bookmarkEnd w:id="117"/>
    </w:p>
    <w:p w:rsidR="00DB447C" w:rsidRDefault="00DB447C" w:rsidP="00A33F7C">
      <w:pPr>
        <w:pStyle w:val="Heading2"/>
        <w:numPr>
          <w:ilvl w:val="1"/>
          <w:numId w:val="1"/>
        </w:numPr>
      </w:pPr>
      <w:bookmarkStart w:id="118" w:name="_Toc364096337"/>
      <w:r>
        <w:t>Differences</w:t>
      </w:r>
      <w:bookmarkEnd w:id="118"/>
    </w:p>
    <w:p w:rsidR="00DB447C" w:rsidRPr="008E32FA" w:rsidRDefault="00DB447C" w:rsidP="00A33F7C">
      <w:pPr>
        <w:pStyle w:val="Heading3"/>
        <w:numPr>
          <w:ilvl w:val="2"/>
          <w:numId w:val="1"/>
        </w:numPr>
      </w:pPr>
      <w:r>
        <w:t>Built in Code Vs Separate Server</w:t>
      </w:r>
    </w:p>
    <w:p w:rsidR="00DB447C" w:rsidRDefault="00DB447C" w:rsidP="00A33F7C">
      <w:r>
        <w:t>There a number of differences between the original idea and the finished version. The biggest change was the ability to connect two servers together. Originally planned there was three separate applications that communicated to each other. 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This is not ideal as it means that the user maybe has to edit the interface in order to get their code to work, previously they would only need to edit there code to send data to the interface. While this is not ideal it does give one advantage and that is synchronisation. Since only there is only one communication between applications it reduces the risk of the whole thing becoming unsynchronised. For example if the game engine has to communicate with the interface, there can be a little bit of lag in this communication. Having the interface then communicate with the external application can cause even more lag in the system. This can escalate highly if the external application needs time to run in order to do something. This is present within the end product as well.</w:t>
      </w:r>
    </w:p>
    <w:p w:rsidR="00DB447C" w:rsidRDefault="00DB447C" w:rsidP="00A33F7C">
      <w:pPr>
        <w:pStyle w:val="Heading3"/>
        <w:numPr>
          <w:ilvl w:val="2"/>
          <w:numId w:val="1"/>
        </w:numPr>
      </w:pPr>
      <w:r>
        <w:t>WCF vs ASMX</w:t>
      </w:r>
    </w:p>
    <w:p w:rsidR="00DB447C" w:rsidRDefault="00DB447C" w:rsidP="00A33F7C">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DB447C" w:rsidRPr="00147EC3" w:rsidRDefault="00DB447C" w:rsidP="00A33F7C">
      <w:r>
        <w:t xml:space="preserve">Overall this prototype achieved what it aimed to be, it establishes a connection to the server, aka the interface, and then deals with its returned data. The interface was </w:t>
      </w:r>
      <w:r>
        <w:lastRenderedPageBreak/>
        <w:t xml:space="preserve">very straightforward in development in that this is a simple </w:t>
      </w:r>
      <w:proofErr w:type="gramStart"/>
      <w:r>
        <w:t>function,</w:t>
      </w:r>
      <w:proofErr w:type="gramEnd"/>
      <w:r>
        <w:t xml:space="preserve"> the only challenge was setting up the server and learning how to generate necessary files.</w:t>
      </w:r>
    </w:p>
    <w:p w:rsidR="00DB447C" w:rsidRDefault="00DB447C" w:rsidP="00A33F7C"/>
    <w:p w:rsidR="00DB447C" w:rsidRDefault="00DB447C" w:rsidP="00A33F7C">
      <w:pPr>
        <w:pStyle w:val="Heading2"/>
        <w:numPr>
          <w:ilvl w:val="1"/>
          <w:numId w:val="1"/>
        </w:numPr>
      </w:pPr>
      <w:bookmarkStart w:id="119" w:name="_Toc364096338"/>
      <w:r>
        <w:t>Evaluation of Generalness</w:t>
      </w:r>
      <w:bookmarkEnd w:id="119"/>
      <w:r>
        <w:t xml:space="preserve"> </w:t>
      </w:r>
    </w:p>
    <w:p w:rsidR="00DB447C" w:rsidRDefault="00DB447C" w:rsidP="00A33F7C">
      <w:r>
        <w:t xml:space="preserve">The evaluation of generalness is a hard thing to define in this project. </w:t>
      </w:r>
    </w:p>
    <w:p w:rsidR="00DB447C" w:rsidRDefault="00DB447C" w:rsidP="00A33F7C">
      <w:r>
        <w:t xml:space="preserve">The project is aimed at being used by developers with only beginner knowledge of programming. Therefore everything should be easy to understand. </w:t>
      </w:r>
    </w:p>
    <w:p w:rsidR="00DB447C" w:rsidRDefault="00DB447C" w:rsidP="00A33F7C">
      <w:r>
        <w:t>Therefore the only way to establish if they can use it would be to release this tool too them and see if the development community embraces it. At its current stage it does</w:t>
      </w:r>
      <w:r w:rsidR="00A33F7C">
        <w:t xml:space="preserve"> no</w:t>
      </w:r>
      <w:r>
        <w:t xml:space="preserve">t show off the entirety of what it is capable of. Other features that developers want might not be implemented. Therefore in order for this tool to be fully </w:t>
      </w:r>
    </w:p>
    <w:p w:rsidR="00DB447C" w:rsidRDefault="00DB447C" w:rsidP="00A33F7C">
      <w:r>
        <w:t xml:space="preserve">More features must be added in order for the tool to be 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DB447C" w:rsidRDefault="00DB447C" w:rsidP="00A33F7C">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w:t>
      </w:r>
      <w:proofErr w:type="gramStart"/>
      <w:r>
        <w:t>their own</w:t>
      </w:r>
      <w:proofErr w:type="gramEnd"/>
      <w:r>
        <w:t xml:space="preserve"> features that they want the tool can grow and become widespread. </w:t>
      </w:r>
    </w:p>
    <w:p w:rsidR="00DB447C" w:rsidRDefault="00DB447C" w:rsidP="00A33F7C"/>
    <w:p w:rsidR="00DB447C" w:rsidRDefault="00DB447C" w:rsidP="00A33F7C">
      <w:pPr>
        <w:pStyle w:val="Heading2"/>
        <w:numPr>
          <w:ilvl w:val="1"/>
          <w:numId w:val="1"/>
        </w:numPr>
      </w:pPr>
      <w:bookmarkStart w:id="120" w:name="_Toc364096339"/>
      <w:r>
        <w:t>Saving the ANN bot</w:t>
      </w:r>
      <w:bookmarkEnd w:id="120"/>
    </w:p>
    <w:p w:rsidR="00DB447C" w:rsidRDefault="00DB447C" w:rsidP="00A33F7C">
      <w:r>
        <w:t xml:space="preserve">One key feature that would have been a great advantage in this project would have been to ability to save the best ANN after training and load it back in when restarting </w:t>
      </w:r>
      <w:r>
        <w:lastRenderedPageBreak/>
        <w:t xml:space="preserve">the program. This means that the ANN will be persistent even after the interface has been taken down. </w:t>
      </w:r>
    </w:p>
    <w:p w:rsidR="00DB447C" w:rsidRDefault="00DB447C" w:rsidP="00A33F7C">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w:t>
      </w:r>
      <w:proofErr w:type="gramStart"/>
      <w:r>
        <w:t>tested,</w:t>
      </w:r>
      <w:proofErr w:type="gramEnd"/>
      <w:r>
        <w:t xml:space="preserve"> these included binary serialiser and also xml serialiser. Both of these were tested with no positive result. Trying to accomplish this took up some time, time which was quickly running out for this project. </w:t>
      </w:r>
    </w:p>
    <w:p w:rsidR="00DB447C" w:rsidRDefault="00DB447C" w:rsidP="00A33F7C">
      <w:r>
        <w:t xml:space="preserve">Even if the serialisation did work the time taken to implement a method of reading it back into the system would have taken up more time. Also incorporating the structure of selecting whether to train the network or load in a pre-trained network would have taken even more time. </w:t>
      </w:r>
    </w:p>
    <w:p w:rsidR="00DB447C" w:rsidRDefault="00DB447C" w:rsidP="00A33F7C">
      <w:r>
        <w:t xml:space="preserve">Overall due to time constraints this feature was abandoned. While this would have been nice to have, at the moment the user will have to wait until the network has been trained to view the optimum one. </w:t>
      </w:r>
    </w:p>
    <w:p w:rsidR="00DB447C" w:rsidRDefault="00DB447C" w:rsidP="00A33F7C">
      <w:pPr>
        <w:pStyle w:val="Heading2"/>
        <w:numPr>
          <w:ilvl w:val="1"/>
          <w:numId w:val="1"/>
        </w:numPr>
      </w:pPr>
      <w:bookmarkStart w:id="121" w:name="_Toc364096340"/>
      <w:r>
        <w:t>Documentation</w:t>
      </w:r>
      <w:bookmarkEnd w:id="121"/>
    </w:p>
    <w:p w:rsidR="00DB447C" w:rsidRDefault="00DB447C" w:rsidP="00A33F7C">
      <w:r>
        <w:t xml:space="preserve">Documentation was written inside the </w:t>
      </w:r>
      <w:proofErr w:type="gramStart"/>
      <w:r>
        <w:t>servers</w:t>
      </w:r>
      <w:proofErr w:type="gramEnd"/>
      <w:r>
        <w:t xml:space="preserve"> code. </w:t>
      </w:r>
    </w:p>
    <w:p w:rsidR="00DB447C" w:rsidRDefault="00DB447C" w:rsidP="00A33F7C">
      <w:r>
        <w:t xml:space="preserve">A better approach would have been to create a document that details all the interfaces functionality. But this would have taken a lot of time to write. </w:t>
      </w:r>
    </w:p>
    <w:p w:rsidR="00DB447C" w:rsidRPr="007B573C" w:rsidRDefault="00DB447C" w:rsidP="00A33F7C">
      <w:r>
        <w:t xml:space="preserve">Using ASMX it provides the developer with a basic API. If the developer was to start the server then directed a browser to that address they would find a basic overview of all the functions that the interface provides. 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p>
    <w:p w:rsidR="00DB447C" w:rsidRDefault="00DB447C" w:rsidP="00A33F7C">
      <w:pPr>
        <w:pStyle w:val="Heading1"/>
        <w:numPr>
          <w:ilvl w:val="0"/>
          <w:numId w:val="1"/>
        </w:numPr>
      </w:pPr>
      <w:bookmarkStart w:id="122" w:name="_Toc364096341"/>
      <w:r>
        <w:lastRenderedPageBreak/>
        <w:t>Conclusion</w:t>
      </w:r>
      <w:bookmarkEnd w:id="122"/>
    </w:p>
    <w:p w:rsidR="00DB447C" w:rsidRDefault="00DB447C" w:rsidP="00A33F7C">
      <w:pPr>
        <w:pStyle w:val="Heading2"/>
        <w:numPr>
          <w:ilvl w:val="1"/>
          <w:numId w:val="1"/>
        </w:numPr>
      </w:pPr>
      <w:bookmarkStart w:id="123" w:name="_Toc364096342"/>
      <w:r>
        <w:t>Overview</w:t>
      </w:r>
      <w:bookmarkEnd w:id="123"/>
    </w:p>
    <w:p w:rsidR="00DB447C" w:rsidRDefault="00DB447C" w:rsidP="00A33F7C">
      <w:r>
        <w:t xml:space="preserve">Overall this project achieved almost everything that it set out to do. The interface was created and can handle simple things, such as the wander steering behaviour and counting values, to complex behaviours like artificial neural networks. </w:t>
      </w:r>
    </w:p>
    <w:p w:rsidR="00DB447C" w:rsidRDefault="00DB447C" w:rsidP="00A33F7C">
      <w:r>
        <w:t xml:space="preserve">The interface can handle requests at 30 frames per second. This proves that it can handle the Unity game engine at its default frame rate. </w:t>
      </w:r>
    </w:p>
    <w:p w:rsidR="00DB447C" w:rsidRDefault="00DB447C" w:rsidP="00A33F7C">
      <w:r>
        <w:t xml:space="preserve">The tutorial provides users with a basic guide on how to start using the interface tool. The tutorial can be extended further to provide the user with more features that the interface and the game engine can achieve but due to time constraints this was not explored fully. </w:t>
      </w:r>
    </w:p>
    <w:p w:rsidR="00DB447C" w:rsidRDefault="00DB447C" w:rsidP="00A33F7C">
      <w:r>
        <w:t>While some goals were not achieved, such as using another server or using WCF, alternatives were used and worked. The lost ability to have a second server is a big loss but the project recovers slightly with the ability to use the interface to use the code.</w:t>
      </w:r>
    </w:p>
    <w:p w:rsidR="00DB447C" w:rsidRDefault="00DB447C" w:rsidP="00A33F7C">
      <w:r>
        <w:t>The interface tool started off from being able to get a communication from the game engine, when the player clicks a button, to handle a complex task like training and evolving an artificial neural network.</w:t>
      </w:r>
    </w:p>
    <w:p w:rsidR="00DB447C" w:rsidRDefault="00DB447C" w:rsidP="00A33F7C">
      <w:r>
        <w:t xml:space="preserve">Every prototype was a success. </w:t>
      </w:r>
    </w:p>
    <w:p w:rsidR="00DB447C" w:rsidRPr="00840DE4" w:rsidRDefault="00DB447C" w:rsidP="00A33F7C"/>
    <w:p w:rsidR="00DB447C" w:rsidRDefault="00DB447C" w:rsidP="00A33F7C">
      <w:pPr>
        <w:spacing w:after="200" w:line="276" w:lineRule="auto"/>
        <w:jc w:val="left"/>
        <w:rPr>
          <w:rFonts w:cs="Arial"/>
          <w:b/>
          <w:iCs/>
          <w:kern w:val="32"/>
          <w:sz w:val="28"/>
          <w:szCs w:val="28"/>
        </w:rPr>
      </w:pPr>
      <w:r>
        <w:br w:type="page"/>
      </w:r>
    </w:p>
    <w:p w:rsidR="00DB447C" w:rsidRDefault="00DB447C" w:rsidP="00A33F7C">
      <w:pPr>
        <w:pStyle w:val="Heading2"/>
        <w:numPr>
          <w:ilvl w:val="1"/>
          <w:numId w:val="1"/>
        </w:numPr>
      </w:pPr>
      <w:bookmarkStart w:id="124" w:name="_Toc364096343"/>
      <w:r>
        <w:lastRenderedPageBreak/>
        <w:t>Future work</w:t>
      </w:r>
      <w:bookmarkEnd w:id="124"/>
    </w:p>
    <w:p w:rsidR="00DB447C" w:rsidRDefault="00DB447C" w:rsidP="00A33F7C">
      <w:r>
        <w:t xml:space="preserve">This project was aimed to be a tool for developers from the start. Therefore this application can be put up on a website for developers to use. They can edit it and add in things that they might need. I will extend this further </w:t>
      </w:r>
      <w:proofErr w:type="gramStart"/>
      <w:r>
        <w:t>myself</w:t>
      </w:r>
      <w:proofErr w:type="gramEnd"/>
      <w:r>
        <w:t xml:space="preserve"> to incorporate some features that I would have liked to put in during development but did not have time to incorporate. Such as:</w:t>
      </w:r>
    </w:p>
    <w:p w:rsidR="00DB447C" w:rsidRDefault="00DB447C" w:rsidP="00A33F7C">
      <w:pPr>
        <w:pStyle w:val="ListParagraph"/>
        <w:numPr>
          <w:ilvl w:val="0"/>
          <w:numId w:val="3"/>
        </w:numPr>
        <w:jc w:val="both"/>
      </w:pPr>
      <w:r>
        <w:t xml:space="preserve">A framework for animations. The user will put a 3D model into the game engine and use the interface to control what animation should be played when. This would involve the user to write a small part of code, but not as much as they would have to if they did not use the interface. </w:t>
      </w:r>
    </w:p>
    <w:p w:rsidR="00DB447C" w:rsidRDefault="00DB447C" w:rsidP="00A33F7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rver and wait for the response.</w:t>
      </w:r>
    </w:p>
    <w:p w:rsidR="00DB447C" w:rsidRDefault="00DB447C" w:rsidP="00A33F7C">
      <w:pPr>
        <w:pStyle w:val="ListParagraph"/>
        <w:numPr>
          <w:ilvl w:val="0"/>
          <w:numId w:val="3"/>
        </w:numPr>
        <w:jc w:val="both"/>
      </w:pPr>
      <w:r>
        <w:t>Saving and loading in the trained ANN. This was a feature that was attempted to be implemented into the system. While this was not achieved due to time constraints it does not mean that it cannot be achieved after the project has finished.</w:t>
      </w:r>
    </w:p>
    <w:p w:rsidR="00DB447C" w:rsidRDefault="00DB447C" w:rsidP="00A33F7C">
      <w:pPr>
        <w:pStyle w:val="ListParagraph"/>
        <w:numPr>
          <w:ilvl w:val="0"/>
          <w:numId w:val="3"/>
        </w:numPr>
        <w:jc w:val="both"/>
      </w:pPr>
      <w:r>
        <w:t xml:space="preserve">Creating a full API for this was considered for this project but was cut. This would be an external library of all the functions and objects that the interface uses that the developers can view and search. This would allow the users to learn about certain functions and objects without looking at the code for the interface. </w:t>
      </w:r>
    </w:p>
    <w:p w:rsidR="00DB447C" w:rsidRDefault="00DB447C" w:rsidP="00A33F7C">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DB447C" w:rsidRDefault="00DB447C" w:rsidP="00A33F7C">
      <w:pPr>
        <w:spacing w:after="200" w:line="276" w:lineRule="auto"/>
        <w:rPr>
          <w:rFonts w:cs="Arial"/>
          <w:b/>
          <w:iCs/>
          <w:kern w:val="32"/>
          <w:sz w:val="28"/>
          <w:szCs w:val="28"/>
        </w:rPr>
      </w:pPr>
      <w:r>
        <w:br w:type="page"/>
      </w:r>
    </w:p>
    <w:p w:rsidR="00DB447C" w:rsidRDefault="00DB447C" w:rsidP="00A33F7C">
      <w:pPr>
        <w:pStyle w:val="Heading2"/>
        <w:numPr>
          <w:ilvl w:val="1"/>
          <w:numId w:val="1"/>
        </w:numPr>
      </w:pPr>
      <w:bookmarkStart w:id="125" w:name="_Toc364096344"/>
      <w:r>
        <w:lastRenderedPageBreak/>
        <w:t>Critical Analysis</w:t>
      </w:r>
      <w:bookmarkEnd w:id="125"/>
    </w:p>
    <w:p w:rsidR="00DB447C" w:rsidRDefault="00DB447C" w:rsidP="00A33F7C">
      <w:pPr>
        <w:spacing w:line="276" w:lineRule="auto"/>
      </w:pPr>
      <w:r>
        <w:t>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d server was able to access it. This would have a great feature for the project, but it was not achieved. Therefore all code that is put into the interface has to be in C#, and has to fit the current method of input into the game engine. This will no doubt put off developers from using this tool.</w:t>
      </w:r>
    </w:p>
    <w:p w:rsidR="00DB447C" w:rsidRDefault="00DB447C" w:rsidP="00A33F7C">
      <w:pPr>
        <w:spacing w:line="276" w:lineRule="auto"/>
      </w:pPr>
      <w:r>
        <w:t xml:space="preserve">While the second server was not achieved, all the prototypes were a success. This is the key point of the project. The projects prototypes range from the simple to the complex. </w:t>
      </w:r>
      <w:proofErr w:type="gramStart"/>
      <w:r>
        <w:t>Starting from simply establishing a connection, to calling a function on the server every update, to finally not only running a neural network but training it from scratch.</w:t>
      </w:r>
      <w:proofErr w:type="gramEnd"/>
      <w:r>
        <w:t xml:space="preserve"> </w:t>
      </w:r>
    </w:p>
    <w:p w:rsidR="00DB447C" w:rsidRDefault="00DB447C" w:rsidP="00A33F7C">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This is used in prototype 4 when the ANN is being set up. While this happens the game engine cannot communicate with the interface until a certain amount of time has passed. The user will have to set a specific amount of time, as the system cannot be interrupted during this time to find out if it is done. Knowing the amount of time needed is </w:t>
      </w:r>
      <w:proofErr w:type="gramStart"/>
      <w:r>
        <w:t>key</w:t>
      </w:r>
      <w:proofErr w:type="gramEnd"/>
      <w:r>
        <w:t xml:space="preserve"> but can be difficult to discover. Calling the interface when it isn’t done with the last task can cause major problems. Therefore while the game engine does feature a delay method, there are some drawbacks to it. </w:t>
      </w:r>
    </w:p>
    <w:p w:rsidR="00DB447C" w:rsidRDefault="00DB447C" w:rsidP="00A33F7C">
      <w:pPr>
        <w:spacing w:line="276" w:lineRule="auto"/>
      </w:pPr>
      <w:r>
        <w:t xml:space="preserve">Another key drawback comes from prototype four and the ability to load in a pre-trained ANN. This makes displaying the ANN difficult as the time taken to train a bot to get the desired behaviour takes a lot of time. Therefore a method for saving and loading already trained ANN would have been a great help. This draws the prototype down as it should have been a feature that was implemented. While the author tried to develop this into the prototype it became apparent that it was not going to be able to be implemented. </w:t>
      </w:r>
    </w:p>
    <w:p w:rsidR="00DB447C" w:rsidRDefault="00DB447C" w:rsidP="00A33F7C">
      <w:pPr>
        <w:spacing w:line="276" w:lineRule="auto"/>
      </w:pPr>
    </w:p>
    <w:p w:rsidR="00DB447C" w:rsidRDefault="00DB447C" w:rsidP="00A33F7C">
      <w:pPr>
        <w:spacing w:line="276" w:lineRule="auto"/>
      </w:pPr>
      <w:proofErr w:type="gramStart"/>
      <w:r>
        <w:t>The tutorial shown in the appendix below shows that the author has made an effort to show other developers how this tool works and the basics on how to use it.</w:t>
      </w:r>
      <w:proofErr w:type="gramEnd"/>
      <w:r>
        <w:t xml:space="preserve"> The </w:t>
      </w:r>
      <w:r>
        <w:lastRenderedPageBreak/>
        <w:t xml:space="preserve">tutorial guides the user from scratch, some programming knowledge is needed. The tutorial project also hosts some basic outline </w:t>
      </w:r>
      <w:proofErr w:type="gramStart"/>
      <w:r>
        <w:t>code,</w:t>
      </w:r>
      <w:proofErr w:type="gramEnd"/>
      <w:r>
        <w:t xml:space="preserve"> the rest requires the reader to write some code themselves. If they are stuck they can look at the solutions provided in the bottom of the document.</w:t>
      </w:r>
    </w:p>
    <w:p w:rsidR="00DB447C" w:rsidRDefault="00DB447C" w:rsidP="00A33F7C">
      <w:pPr>
        <w:spacing w:line="276" w:lineRule="auto"/>
      </w:pPr>
    </w:p>
    <w:p w:rsidR="00DB447C" w:rsidRDefault="00DB447C" w:rsidP="00A33F7C">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 Therefore while the lack of features is a drawback, there was never going to be a large amount of features from the start. More features will come from the outside developers if they choose to implement them.</w:t>
      </w:r>
    </w:p>
    <w:p w:rsidR="00DB447C" w:rsidRDefault="00DB447C" w:rsidP="00A33F7C">
      <w:pPr>
        <w:spacing w:line="276" w:lineRule="auto"/>
      </w:pPr>
      <w:r>
        <w:t xml:space="preserve">The tool manages to keep a full 30 frames per second rate during run time. This was a cause for concern from the start of the project, whether or not that the interface will be able to handle this. But it achieves this for all tutorials, even the ANN prototype. There is a little jittering occasionally during </w:t>
      </w:r>
      <w:proofErr w:type="gramStart"/>
      <w:r>
        <w:t>runtime,</w:t>
      </w:r>
      <w:proofErr w:type="gramEnd"/>
      <w:r>
        <w:t xml:space="preserve"> this is due to slight lag in the system. This only happens when the prototype first runs or when the machine running the tool has a lot of tasks processing. </w:t>
      </w:r>
    </w:p>
    <w:p w:rsidR="00DB447C" w:rsidRDefault="00DB447C" w:rsidP="00A33F7C">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During development this was a cause of great frustration. A solution was to try and create an executable file that would start up the server, from whatever directory that the file was in. This was not achieved due to the </w:t>
      </w:r>
      <w:proofErr w:type="gramStart"/>
      <w:r>
        <w:t>authors</w:t>
      </w:r>
      <w:proofErr w:type="gramEnd"/>
      <w:r>
        <w:t xml:space="preserve"> knowledge of creating executable that contain mono command line code. </w:t>
      </w:r>
    </w:p>
    <w:p w:rsidR="00DB447C" w:rsidRDefault="00DB447C" w:rsidP="00B36580">
      <w:pPr>
        <w:spacing w:line="276" w:lineRule="auto"/>
      </w:pPr>
      <w:r>
        <w:t>The greatest achievement of this project other than the interface was the ANN. Using the same network it achieved two different behaviours, a competitive one and a cooperative one. This shows the flexibility of the neural network. While there are many improvements that can be done to the ANN, for this project that was showing that it can be done t</w:t>
      </w:r>
      <w:r w:rsidR="00B36580">
        <w:t xml:space="preserve">hey are not really a priority. </w:t>
      </w:r>
      <w:r>
        <w:br w:type="page"/>
      </w:r>
    </w:p>
    <w:p w:rsidR="00DB447C" w:rsidRDefault="00DB447C" w:rsidP="00A33F7C">
      <w:pPr>
        <w:pStyle w:val="Heading1"/>
        <w:numPr>
          <w:ilvl w:val="0"/>
          <w:numId w:val="1"/>
        </w:numPr>
      </w:pPr>
      <w:bookmarkStart w:id="126" w:name="_Toc364096345"/>
      <w:r>
        <w:lastRenderedPageBreak/>
        <w:t>Bibliography</w:t>
      </w:r>
      <w:bookmarkEnd w:id="126"/>
    </w:p>
    <w:p w:rsidR="00DB447C" w:rsidRDefault="00DB447C" w:rsidP="00A33F7C">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p w:rsidR="00DB447C" w:rsidRDefault="00DB447C" w:rsidP="00A33F7C">
      <w:pPr>
        <w:spacing w:after="200" w:line="276" w:lineRule="auto"/>
        <w:rPr>
          <w:rFonts w:cs="Arial"/>
          <w:b/>
          <w:bCs/>
          <w:kern w:val="32"/>
          <w:sz w:val="32"/>
          <w:szCs w:val="32"/>
        </w:rPr>
      </w:pPr>
      <w:r>
        <w:br w:type="page"/>
      </w:r>
    </w:p>
    <w:p w:rsidR="00DB447C" w:rsidRDefault="00DB447C" w:rsidP="00A33F7C">
      <w:pPr>
        <w:pStyle w:val="Heading1"/>
        <w:numPr>
          <w:ilvl w:val="0"/>
          <w:numId w:val="1"/>
        </w:numPr>
      </w:pPr>
      <w:bookmarkStart w:id="127" w:name="_Toc364096346"/>
      <w:r>
        <w:lastRenderedPageBreak/>
        <w:t>Appendix</w:t>
      </w:r>
      <w:bookmarkEnd w:id="127"/>
    </w:p>
    <w:p w:rsidR="00DB447C" w:rsidRDefault="00DB447C" w:rsidP="00A33F7C">
      <w:pPr>
        <w:pStyle w:val="Heading2"/>
        <w:numPr>
          <w:ilvl w:val="1"/>
          <w:numId w:val="1"/>
        </w:numPr>
      </w:pPr>
      <w:bookmarkStart w:id="128" w:name="_Toc364096347"/>
      <w:r>
        <w:t>Tutorial</w:t>
      </w:r>
      <w:bookmarkEnd w:id="128"/>
    </w:p>
    <w:p w:rsidR="00DB447C" w:rsidRDefault="00DB447C" w:rsidP="00A33F7C">
      <w:r>
        <w:t>Basic wander behaviour</w:t>
      </w:r>
    </w:p>
    <w:p w:rsidR="00DB447C" w:rsidRDefault="00DB447C" w:rsidP="00A33F7C">
      <w:r>
        <w:t>In this tutorial you will create a simple wander behaviour using the unity interface.</w:t>
      </w:r>
    </w:p>
    <w:p w:rsidR="00DB447C" w:rsidRDefault="00DB447C" w:rsidP="00A33F7C">
      <w:pPr>
        <w:pStyle w:val="Caption"/>
      </w:pPr>
      <w:r>
        <w:t xml:space="preserve">Step </w:t>
      </w:r>
      <w:fldSimple w:instr=" SEQ Step \* ARABIC ">
        <w:r>
          <w:rPr>
            <w:noProof/>
          </w:rPr>
          <w:t>1</w:t>
        </w:r>
      </w:fldSimple>
      <w:r>
        <w:rPr>
          <w:noProof/>
        </w:rPr>
        <w:t xml:space="preserve"> </w:t>
      </w:r>
      <w:r>
        <w:t>Download and install Unity3D.</w:t>
      </w:r>
    </w:p>
    <w:p w:rsidR="00DB447C" w:rsidRDefault="00DB447C" w:rsidP="00A33F7C">
      <w:r>
        <w:t>This can be found at the Unity3D website for free. Premium accounts can be bought that include more features inside the game engine but it is not needed for this project.</w:t>
      </w:r>
    </w:p>
    <w:p w:rsidR="00DB447C" w:rsidRPr="00E33451" w:rsidRDefault="00DB447C" w:rsidP="00A33F7C"/>
    <w:p w:rsidR="00DB447C" w:rsidRDefault="00DB447C" w:rsidP="00A33F7C">
      <w:pPr>
        <w:pStyle w:val="Caption"/>
      </w:pPr>
      <w:r>
        <w:t xml:space="preserve">Step </w:t>
      </w:r>
      <w:r w:rsidR="00883AFD">
        <w:fldChar w:fldCharType="begin"/>
      </w:r>
      <w:r w:rsidR="00883AFD">
        <w:instrText xml:space="preserve"> SEQ Step \* ARABIC </w:instrText>
      </w:r>
      <w:r w:rsidR="00883AFD">
        <w:fldChar w:fldCharType="separate"/>
      </w:r>
      <w:proofErr w:type="gramStart"/>
      <w:r>
        <w:rPr>
          <w:noProof/>
        </w:rPr>
        <w:t>2</w:t>
      </w:r>
      <w:r w:rsidR="00883AFD">
        <w:rPr>
          <w:noProof/>
        </w:rPr>
        <w:fldChar w:fldCharType="end"/>
      </w:r>
      <w:r>
        <w:rPr>
          <w:noProof/>
        </w:rPr>
        <w:t xml:space="preserve"> </w:t>
      </w:r>
      <w:r>
        <w:t>Download mono</w:t>
      </w:r>
      <w:proofErr w:type="gramEnd"/>
      <w:r>
        <w:t xml:space="preserve"> and the interface.</w:t>
      </w:r>
    </w:p>
    <w:p w:rsidR="00DB447C" w:rsidRDefault="00DB447C" w:rsidP="00A33F7C">
      <w:r>
        <w:t xml:space="preserve">Mono can be downloaded from its website </w:t>
      </w:r>
    </w:p>
    <w:p w:rsidR="00DB447C" w:rsidRDefault="00DB447C" w:rsidP="00A33F7C"/>
    <w:p w:rsidR="00DB447C" w:rsidRDefault="00DB447C" w:rsidP="00A33F7C">
      <w:r>
        <w:t>The interface can be accessed from my website, will be posted later when I get it setup.</w:t>
      </w:r>
    </w:p>
    <w:p w:rsidR="00DB447C" w:rsidRPr="00B479ED" w:rsidRDefault="00DB447C" w:rsidP="00A33F7C"/>
    <w:p w:rsidR="00DB447C" w:rsidRDefault="00DB447C" w:rsidP="00A33F7C">
      <w:pPr>
        <w:pStyle w:val="Caption"/>
      </w:pPr>
      <w:r>
        <w:t xml:space="preserve">Step </w:t>
      </w:r>
      <w:fldSimple w:instr=" SEQ Step \* ARABIC ">
        <w:r>
          <w:rPr>
            <w:noProof/>
          </w:rPr>
          <w:t>3</w:t>
        </w:r>
      </w:fldSimple>
      <w:r>
        <w:rPr>
          <w:noProof/>
        </w:rPr>
        <w:t xml:space="preserve"> </w:t>
      </w:r>
      <w:r>
        <w:t>Open the project.</w:t>
      </w:r>
    </w:p>
    <w:p w:rsidR="00DB447C" w:rsidRDefault="00DB447C" w:rsidP="00A33F7C">
      <w:r>
        <w:t>I have provided you with a basic project to show you how to start using the interface. The interface should be inside the same folder as the project. This project provides the basic skeleton code that gives the user some basic idea how it should work. But you will have to write a little code yourself. When you open it up in Unity it should look like the following</w:t>
      </w:r>
    </w:p>
    <w:p w:rsidR="00DB447C" w:rsidRDefault="00DB447C" w:rsidP="00A33F7C">
      <w:r>
        <w:rPr>
          <w:noProof/>
        </w:rPr>
        <w:lastRenderedPageBreak/>
        <w:drawing>
          <wp:inline distT="0" distB="0" distL="0" distR="0" wp14:anchorId="1E4F90B7" wp14:editId="6D6F7EF0">
            <wp:extent cx="5731510" cy="3222137"/>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31510" cy="3222137"/>
                    </a:xfrm>
                    <a:prstGeom prst="rect">
                      <a:avLst/>
                    </a:prstGeom>
                  </pic:spPr>
                </pic:pic>
              </a:graphicData>
            </a:graphic>
          </wp:inline>
        </w:drawing>
      </w:r>
    </w:p>
    <w:p w:rsidR="00DB447C" w:rsidRDefault="00DB447C" w:rsidP="00A33F7C"/>
    <w:p w:rsidR="00DB447C" w:rsidRDefault="00DB447C" w:rsidP="00A33F7C">
      <w:r>
        <w:t xml:space="preserve">Leave this for </w:t>
      </w:r>
      <w:proofErr w:type="gramStart"/>
      <w:r>
        <w:t>now,</w:t>
      </w:r>
      <w:proofErr w:type="gramEnd"/>
      <w:r>
        <w:t xml:space="preserve"> we will come back to it soon. </w:t>
      </w:r>
    </w:p>
    <w:p w:rsidR="00DB447C" w:rsidRDefault="00DB447C" w:rsidP="00A33F7C">
      <w:pPr>
        <w:pStyle w:val="Caption"/>
      </w:pPr>
      <w:r>
        <w:t xml:space="preserve">Step </w:t>
      </w:r>
      <w:fldSimple w:instr=" SEQ Step \* ARABIC ">
        <w:r>
          <w:rPr>
            <w:noProof/>
          </w:rPr>
          <w:t>4</w:t>
        </w:r>
      </w:fldSimple>
      <w:r>
        <w:t xml:space="preserve"> Start server</w:t>
      </w:r>
    </w:p>
    <w:p w:rsidR="00DB447C" w:rsidRDefault="00DB447C" w:rsidP="00A33F7C">
      <w:r>
        <w:t xml:space="preserve">To start the server you need to open the mono command line.  It should look something like this. </w:t>
      </w:r>
    </w:p>
    <w:p w:rsidR="00DB447C" w:rsidRDefault="00DB447C" w:rsidP="00A33F7C">
      <w:r>
        <w:rPr>
          <w:noProof/>
        </w:rPr>
        <w:drawing>
          <wp:inline distT="0" distB="0" distL="0" distR="0" wp14:anchorId="6965C1CF" wp14:editId="7FC90F5E">
            <wp:extent cx="5734050" cy="29718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4050" cy="2971800"/>
                    </a:xfrm>
                    <a:prstGeom prst="rect">
                      <a:avLst/>
                    </a:prstGeom>
                    <a:noFill/>
                    <a:ln>
                      <a:noFill/>
                    </a:ln>
                  </pic:spPr>
                </pic:pic>
              </a:graphicData>
            </a:graphic>
          </wp:inline>
        </w:drawing>
      </w:r>
    </w:p>
    <w:p w:rsidR="00DB447C" w:rsidRDefault="00DB447C" w:rsidP="00A33F7C">
      <w:r>
        <w:lastRenderedPageBreak/>
        <w:t>In the command line, change to the correct directory. Use the “cd” command.  For me the command is.</w:t>
      </w:r>
    </w:p>
    <w:p w:rsidR="00DB447C" w:rsidRDefault="00DB447C" w:rsidP="00A33F7C">
      <w:r>
        <w:rPr>
          <w:noProof/>
        </w:rPr>
        <w:drawing>
          <wp:inline distT="0" distB="0" distL="0" distR="0" wp14:anchorId="5F5F7BF0" wp14:editId="6D228A84">
            <wp:extent cx="5724525" cy="2667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24525" cy="266700"/>
                    </a:xfrm>
                    <a:prstGeom prst="rect">
                      <a:avLst/>
                    </a:prstGeom>
                    <a:noFill/>
                    <a:ln>
                      <a:noFill/>
                    </a:ln>
                  </pic:spPr>
                </pic:pic>
              </a:graphicData>
            </a:graphic>
          </wp:inline>
        </w:drawing>
      </w:r>
    </w:p>
    <w:p w:rsidR="00DB447C" w:rsidRDefault="00DB447C" w:rsidP="00A33F7C">
      <w:r>
        <w:t>When you are in the correct directory you need to start the server. To start the server you need to run the “xsp” command. Once this command has run you should see the following.</w:t>
      </w:r>
    </w:p>
    <w:p w:rsidR="00DB447C" w:rsidRDefault="00DB447C" w:rsidP="00A33F7C">
      <w:r>
        <w:rPr>
          <w:noProof/>
        </w:rPr>
        <w:drawing>
          <wp:inline distT="0" distB="0" distL="0" distR="0" wp14:anchorId="6128CC1C" wp14:editId="752B260F">
            <wp:extent cx="5724525" cy="1038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24525" cy="1038225"/>
                    </a:xfrm>
                    <a:prstGeom prst="rect">
                      <a:avLst/>
                    </a:prstGeom>
                    <a:noFill/>
                    <a:ln>
                      <a:noFill/>
                    </a:ln>
                  </pic:spPr>
                </pic:pic>
              </a:graphicData>
            </a:graphic>
          </wp:inline>
        </w:drawing>
      </w:r>
    </w:p>
    <w:p w:rsidR="00DB447C" w:rsidRDefault="00DB447C" w:rsidP="00A33F7C"/>
    <w:p w:rsidR="00DB447C" w:rsidRPr="00CA0284" w:rsidRDefault="00DB447C" w:rsidP="00A33F7C"/>
    <w:p w:rsidR="00DB447C" w:rsidRDefault="00DB447C" w:rsidP="00A33F7C">
      <w:pPr>
        <w:pStyle w:val="Caption"/>
      </w:pPr>
      <w:r>
        <w:t xml:space="preserve">Step </w:t>
      </w:r>
      <w:fldSimple w:instr=" SEQ Step \* ARABIC ">
        <w:r>
          <w:rPr>
            <w:noProof/>
          </w:rPr>
          <w:t>5</w:t>
        </w:r>
      </w:fldSimple>
      <w:r>
        <w:t xml:space="preserve"> Wdsl the file</w:t>
      </w:r>
    </w:p>
    <w:p w:rsidR="00DB447C" w:rsidRPr="00796078" w:rsidRDefault="00DB447C" w:rsidP="00A33F7C">
      <w:r>
        <w:t xml:space="preserve">Now we need to generate the C# code to allow the Unity gameobject to access the server. </w:t>
      </w:r>
    </w:p>
    <w:p w:rsidR="00DB447C" w:rsidRDefault="00DB447C" w:rsidP="00A33F7C">
      <w:r>
        <w:t xml:space="preserve">Leave the server up just now. Open up a second mono command line. </w:t>
      </w:r>
    </w:p>
    <w:p w:rsidR="00DB447C" w:rsidRDefault="00DB447C" w:rsidP="00A33F7C">
      <w:r>
        <w:t xml:space="preserve">Change directory again to the correct folder. </w:t>
      </w:r>
    </w:p>
    <w:p w:rsidR="00DB447C" w:rsidRDefault="00DB447C" w:rsidP="00A33F7C">
      <w:r>
        <w:t xml:space="preserve">Now run the following command </w:t>
      </w:r>
    </w:p>
    <w:p w:rsidR="00DB447C" w:rsidRDefault="00DB447C" w:rsidP="00A33F7C">
      <w:proofErr w:type="gramStart"/>
      <w:r>
        <w:t>wsdl</w:t>
      </w:r>
      <w:proofErr w:type="gramEnd"/>
      <w:r>
        <w:t xml:space="preserve"> -out:MyService.cs </w:t>
      </w:r>
      <w:hyperlink r:id="rId31" w:history="1">
        <w:r w:rsidRPr="00A773D4">
          <w:rPr>
            <w:rStyle w:val="Hyperlink"/>
          </w:rPr>
          <w:t>http://localhost:8080/MyService.asmx?wsdl</w:t>
        </w:r>
      </w:hyperlink>
    </w:p>
    <w:p w:rsidR="00DB447C" w:rsidRDefault="00DB447C" w:rsidP="00A33F7C">
      <w:r>
        <w:t xml:space="preserve">This generates </w:t>
      </w:r>
      <w:proofErr w:type="gramStart"/>
      <w:r>
        <w:t>the a</w:t>
      </w:r>
      <w:proofErr w:type="gramEnd"/>
      <w:r>
        <w:t xml:space="preserve"> C# file called MyService.cs. This file contains all the code that will allow the gameobject in unity to connect to the server. </w:t>
      </w:r>
    </w:p>
    <w:p w:rsidR="00DB447C" w:rsidRDefault="00DB447C" w:rsidP="00A33F7C"/>
    <w:p w:rsidR="00DB447C" w:rsidRPr="00796078" w:rsidRDefault="00DB447C" w:rsidP="00A33F7C"/>
    <w:p w:rsidR="00DB447C" w:rsidRDefault="00DB447C" w:rsidP="00A33F7C">
      <w:pPr>
        <w:pStyle w:val="Caption"/>
      </w:pPr>
      <w:r>
        <w:t xml:space="preserve">Step </w:t>
      </w:r>
      <w:fldSimple w:instr=" SEQ Step \* ARABIC ">
        <w:r>
          <w:rPr>
            <w:noProof/>
          </w:rPr>
          <w:t>6</w:t>
        </w:r>
      </w:fldSimple>
      <w:r>
        <w:t xml:space="preserve"> Transfer the wdsl generated file</w:t>
      </w:r>
    </w:p>
    <w:p w:rsidR="00DB447C" w:rsidRPr="00B919F7" w:rsidRDefault="00DB447C" w:rsidP="00A33F7C">
      <w:r>
        <w:lastRenderedPageBreak/>
        <w:t>Now we go back to unity. You can close the mono command line that you used to generate the C# file. Now you need to move the MyService.cs file into the assets folder in unity.</w:t>
      </w:r>
    </w:p>
    <w:p w:rsidR="00DB447C" w:rsidRDefault="00DB447C" w:rsidP="00A33F7C"/>
    <w:p w:rsidR="00DB447C" w:rsidRDefault="00DB447C" w:rsidP="00A33F7C">
      <w:pPr>
        <w:pStyle w:val="Caption"/>
      </w:pPr>
      <w:r>
        <w:t>Step 7 Write a script to call the server during runtime.</w:t>
      </w:r>
    </w:p>
    <w:p w:rsidR="00DB447C" w:rsidRDefault="00DB447C" w:rsidP="00A33F7C">
      <w:r>
        <w:t>Open up the file called ClientObject within the WebClient folder in the assets. Here you will find some basic code that I have written.</w:t>
      </w:r>
    </w:p>
    <w:p w:rsidR="00DB447C" w:rsidRDefault="00DB447C" w:rsidP="00A33F7C"/>
    <w:p w:rsidR="00DB447C" w:rsidRPr="00A967E9" w:rsidRDefault="00DB447C" w:rsidP="00A33F7C">
      <w:r>
        <w:t xml:space="preserve">Find the Update section and copy the following code into the function. </w:t>
      </w:r>
    </w:p>
    <w:p w:rsidR="00DB447C" w:rsidRPr="00AC766A" w:rsidRDefault="00DB447C" w:rsidP="00A33F7C">
      <w:pPr>
        <w:rPr>
          <w:i/>
          <w:sz w:val="18"/>
        </w:rPr>
      </w:pPr>
      <w:proofErr w:type="gramStart"/>
      <w:r w:rsidRPr="00AC766A">
        <w:rPr>
          <w:i/>
          <w:sz w:val="18"/>
        </w:rPr>
        <w:t>float</w:t>
      </w:r>
      <w:proofErr w:type="gramEnd"/>
      <w:r w:rsidRPr="00AC766A">
        <w:rPr>
          <w:i/>
          <w:sz w:val="18"/>
        </w:rPr>
        <w:t xml:space="preserve"> randomDir = service.Rand(r,10,-10);</w:t>
      </w:r>
    </w:p>
    <w:p w:rsidR="00DB447C" w:rsidRPr="00AC766A" w:rsidRDefault="00DB447C" w:rsidP="00A33F7C">
      <w:pPr>
        <w:rPr>
          <w:i/>
          <w:sz w:val="18"/>
        </w:rPr>
      </w:pPr>
      <w:r w:rsidRPr="00AC766A">
        <w:rPr>
          <w:i/>
          <w:sz w:val="18"/>
        </w:rPr>
        <w:t xml:space="preserve">Vector3 direction = new </w:t>
      </w:r>
      <w:proofErr w:type="gramStart"/>
      <w:r w:rsidRPr="00AC766A">
        <w:rPr>
          <w:i/>
          <w:sz w:val="18"/>
        </w:rPr>
        <w:t>Vector3(</w:t>
      </w:r>
      <w:proofErr w:type="gramEnd"/>
      <w:r w:rsidRPr="00AC766A">
        <w:rPr>
          <w:i/>
          <w:sz w:val="18"/>
        </w:rPr>
        <w:t>transform.rotation.x,transform.rotation.y,transform.rotation.z);</w:t>
      </w:r>
    </w:p>
    <w:p w:rsidR="00DB447C" w:rsidRPr="00AC766A" w:rsidRDefault="00DB447C" w:rsidP="00A33F7C">
      <w:pPr>
        <w:rPr>
          <w:i/>
          <w:sz w:val="18"/>
        </w:rPr>
      </w:pPr>
      <w:proofErr w:type="gramStart"/>
      <w:r w:rsidRPr="00AC766A">
        <w:rPr>
          <w:i/>
          <w:sz w:val="18"/>
        </w:rPr>
        <w:t>transform.Rotate(</w:t>
      </w:r>
      <w:proofErr w:type="gramEnd"/>
      <w:r w:rsidRPr="00AC766A">
        <w:rPr>
          <w:i/>
          <w:sz w:val="18"/>
        </w:rPr>
        <w:t>new Vector3(0,direction.y + randomDir,0));</w:t>
      </w:r>
    </w:p>
    <w:p w:rsidR="00DB447C" w:rsidRPr="00AC766A" w:rsidRDefault="00DB447C" w:rsidP="00A33F7C">
      <w:pPr>
        <w:rPr>
          <w:i/>
          <w:sz w:val="18"/>
        </w:rPr>
      </w:pPr>
      <w:proofErr w:type="gramStart"/>
      <w:r w:rsidRPr="00AC766A">
        <w:rPr>
          <w:i/>
          <w:sz w:val="18"/>
        </w:rPr>
        <w:t>transform.Translate(</w:t>
      </w:r>
      <w:proofErr w:type="gramEnd"/>
      <w:r w:rsidRPr="00AC766A">
        <w:rPr>
          <w:i/>
          <w:sz w:val="18"/>
        </w:rPr>
        <w:t>Vector3.forward * (Time.deltaTime* speed));</w:t>
      </w:r>
    </w:p>
    <w:p w:rsidR="00DB447C" w:rsidRDefault="00DB447C" w:rsidP="00A33F7C">
      <w:r>
        <w:t xml:space="preserve">This basically calls the interface and calls the Rand function with the paramenters 10 and -10. This serves as the range you want the bot to rotate. Play about with it as you please.  Next I get all the rotations of the bot, </w:t>
      </w:r>
      <w:proofErr w:type="gramStart"/>
      <w:r>
        <w:t>then</w:t>
      </w:r>
      <w:proofErr w:type="gramEnd"/>
      <w:r>
        <w:t xml:space="preserve"> I add the amount to rotate to it. Lastly the bot moves forward at all time, therefore it must translate forward. If you multiply speed by the time it gives a smoother result.</w:t>
      </w:r>
    </w:p>
    <w:p w:rsidR="00DB447C" w:rsidRDefault="00DB447C" w:rsidP="00A33F7C">
      <w:pPr>
        <w:pStyle w:val="Caption"/>
      </w:pPr>
    </w:p>
    <w:p w:rsidR="00DB447C" w:rsidRDefault="00DB447C" w:rsidP="00A33F7C">
      <w:pPr>
        <w:pStyle w:val="Caption"/>
      </w:pPr>
      <w:r>
        <w:t xml:space="preserve">Step 7 </w:t>
      </w:r>
      <w:proofErr w:type="gramStart"/>
      <w:r>
        <w:t>Play</w:t>
      </w:r>
      <w:proofErr w:type="gramEnd"/>
      <w:r>
        <w:t xml:space="preserve"> about with it.</w:t>
      </w:r>
    </w:p>
    <w:p w:rsidR="00DB447C" w:rsidRDefault="00DB447C" w:rsidP="00B36580">
      <w:r>
        <w:t xml:space="preserve">It doesn’t do everything, therefore it is up to you to edit it and add new features. </w:t>
      </w:r>
    </w:p>
    <w:sectPr w:rsidR="00DB447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3AFD" w:rsidRDefault="00883AFD" w:rsidP="006F516C">
      <w:pPr>
        <w:spacing w:after="0" w:line="240" w:lineRule="auto"/>
      </w:pPr>
      <w:r>
        <w:separator/>
      </w:r>
    </w:p>
  </w:endnote>
  <w:endnote w:type="continuationSeparator" w:id="0">
    <w:p w:rsidR="00883AFD" w:rsidRDefault="00883AFD"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3AFD" w:rsidRDefault="00883AFD" w:rsidP="006F516C">
      <w:pPr>
        <w:spacing w:after="0" w:line="240" w:lineRule="auto"/>
      </w:pPr>
      <w:r>
        <w:separator/>
      </w:r>
    </w:p>
  </w:footnote>
  <w:footnote w:type="continuationSeparator" w:id="0">
    <w:p w:rsidR="00883AFD" w:rsidRDefault="00883AFD"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7D3E2C7A"/>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grammar="clean"/>
  <w:trackRevisions/>
  <w:documentProtection w:edit="trackedChanges" w:enforcement="1" w:cryptProviderType="rsaFull" w:cryptAlgorithmClass="hash" w:cryptAlgorithmType="typeAny" w:cryptAlgorithmSid="4" w:cryptSpinCount="100000" w:hash="euNZzLR81Nc7eEC1Qk2fkD2cdGs=" w:salt="2xD1G0LqTf04v7g/94St0w=="/>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Arial&lt;/FontName&gt;&lt;FontSize&gt;16&lt;/FontSize&gt;&lt;ReflistTitle&gt;&lt;/ReflistTitle&gt;&lt;StartingRefnum&gt;1&lt;/StartingRefnum&gt;&lt;FirstLineIndent&gt;0&lt;/FirstLineIndent&gt;&lt;HangingIndent&gt;720&lt;/HangingIndent&gt;&lt;LineSpacing&gt;0&lt;/LineSpacing&gt;&lt;SpaceAfter&gt;0&lt;/SpaceAfter&gt;&lt;/ENLayout&gt;"/>
  </w:docVars>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0D8B"/>
    <w:rsid w:val="00082F62"/>
    <w:rsid w:val="00084D15"/>
    <w:rsid w:val="000A36B4"/>
    <w:rsid w:val="000B014B"/>
    <w:rsid w:val="000B299B"/>
    <w:rsid w:val="000B3727"/>
    <w:rsid w:val="000B67DB"/>
    <w:rsid w:val="000C31CF"/>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021"/>
    <w:rsid w:val="00163708"/>
    <w:rsid w:val="00164ED1"/>
    <w:rsid w:val="001661F5"/>
    <w:rsid w:val="0017054D"/>
    <w:rsid w:val="00180A23"/>
    <w:rsid w:val="00181483"/>
    <w:rsid w:val="00192585"/>
    <w:rsid w:val="001A3F6B"/>
    <w:rsid w:val="001A4432"/>
    <w:rsid w:val="001A660D"/>
    <w:rsid w:val="001A6BA7"/>
    <w:rsid w:val="001A7AE5"/>
    <w:rsid w:val="001B01AA"/>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26E6D"/>
    <w:rsid w:val="00231F14"/>
    <w:rsid w:val="00232EA1"/>
    <w:rsid w:val="00233A96"/>
    <w:rsid w:val="00245297"/>
    <w:rsid w:val="00245E92"/>
    <w:rsid w:val="00276A54"/>
    <w:rsid w:val="0028571F"/>
    <w:rsid w:val="00290AE3"/>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23A72"/>
    <w:rsid w:val="00326E56"/>
    <w:rsid w:val="0032751A"/>
    <w:rsid w:val="00330134"/>
    <w:rsid w:val="003346A4"/>
    <w:rsid w:val="003402E7"/>
    <w:rsid w:val="0034283F"/>
    <w:rsid w:val="003441DD"/>
    <w:rsid w:val="00346677"/>
    <w:rsid w:val="00350379"/>
    <w:rsid w:val="00355C44"/>
    <w:rsid w:val="0035611C"/>
    <w:rsid w:val="00362FCF"/>
    <w:rsid w:val="00363482"/>
    <w:rsid w:val="00374848"/>
    <w:rsid w:val="00374B95"/>
    <w:rsid w:val="00390ADE"/>
    <w:rsid w:val="00396D46"/>
    <w:rsid w:val="003976BD"/>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3F481C"/>
    <w:rsid w:val="004010D7"/>
    <w:rsid w:val="00406B42"/>
    <w:rsid w:val="0040717C"/>
    <w:rsid w:val="00411F86"/>
    <w:rsid w:val="00420C77"/>
    <w:rsid w:val="004232CB"/>
    <w:rsid w:val="00425295"/>
    <w:rsid w:val="00425D85"/>
    <w:rsid w:val="00426129"/>
    <w:rsid w:val="004263FF"/>
    <w:rsid w:val="00431CFC"/>
    <w:rsid w:val="00435D66"/>
    <w:rsid w:val="00437D6E"/>
    <w:rsid w:val="0045112F"/>
    <w:rsid w:val="00462362"/>
    <w:rsid w:val="00471EB1"/>
    <w:rsid w:val="0048030F"/>
    <w:rsid w:val="00480F9D"/>
    <w:rsid w:val="00485178"/>
    <w:rsid w:val="00495C5A"/>
    <w:rsid w:val="004B6EC8"/>
    <w:rsid w:val="004B7131"/>
    <w:rsid w:val="004C3FD1"/>
    <w:rsid w:val="004C5682"/>
    <w:rsid w:val="004D0DFE"/>
    <w:rsid w:val="004D6F31"/>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65FAD"/>
    <w:rsid w:val="00571611"/>
    <w:rsid w:val="00581E4F"/>
    <w:rsid w:val="00583944"/>
    <w:rsid w:val="0059070D"/>
    <w:rsid w:val="005A0531"/>
    <w:rsid w:val="005B7657"/>
    <w:rsid w:val="005C5909"/>
    <w:rsid w:val="005D1C00"/>
    <w:rsid w:val="005D29FC"/>
    <w:rsid w:val="005E0962"/>
    <w:rsid w:val="005E6B0A"/>
    <w:rsid w:val="005F65A9"/>
    <w:rsid w:val="00603545"/>
    <w:rsid w:val="0060639F"/>
    <w:rsid w:val="00610E38"/>
    <w:rsid w:val="006131B5"/>
    <w:rsid w:val="00621F35"/>
    <w:rsid w:val="00631AF9"/>
    <w:rsid w:val="00632011"/>
    <w:rsid w:val="0063430C"/>
    <w:rsid w:val="00634514"/>
    <w:rsid w:val="00635EA0"/>
    <w:rsid w:val="00647D1A"/>
    <w:rsid w:val="00651D61"/>
    <w:rsid w:val="00652D7C"/>
    <w:rsid w:val="006576A9"/>
    <w:rsid w:val="006634D3"/>
    <w:rsid w:val="006669C8"/>
    <w:rsid w:val="00675A5D"/>
    <w:rsid w:val="00676F7C"/>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474"/>
    <w:rsid w:val="007126EC"/>
    <w:rsid w:val="00715EC0"/>
    <w:rsid w:val="00717C2F"/>
    <w:rsid w:val="007212C1"/>
    <w:rsid w:val="0072454A"/>
    <w:rsid w:val="00725CA2"/>
    <w:rsid w:val="00734C89"/>
    <w:rsid w:val="007372C4"/>
    <w:rsid w:val="007404F8"/>
    <w:rsid w:val="00763C36"/>
    <w:rsid w:val="0076616B"/>
    <w:rsid w:val="0079188D"/>
    <w:rsid w:val="0079270F"/>
    <w:rsid w:val="007964F2"/>
    <w:rsid w:val="00796909"/>
    <w:rsid w:val="007A2684"/>
    <w:rsid w:val="007A410C"/>
    <w:rsid w:val="007B12D1"/>
    <w:rsid w:val="007B573C"/>
    <w:rsid w:val="007C0C63"/>
    <w:rsid w:val="007C10E0"/>
    <w:rsid w:val="007C2835"/>
    <w:rsid w:val="007D0294"/>
    <w:rsid w:val="007E3F57"/>
    <w:rsid w:val="007E6023"/>
    <w:rsid w:val="007E6FEF"/>
    <w:rsid w:val="007F6FC5"/>
    <w:rsid w:val="00805577"/>
    <w:rsid w:val="00806797"/>
    <w:rsid w:val="00830C9A"/>
    <w:rsid w:val="00832353"/>
    <w:rsid w:val="00840DE4"/>
    <w:rsid w:val="00844B1A"/>
    <w:rsid w:val="00854975"/>
    <w:rsid w:val="008551FE"/>
    <w:rsid w:val="00862380"/>
    <w:rsid w:val="008753FC"/>
    <w:rsid w:val="00876B70"/>
    <w:rsid w:val="00880EC6"/>
    <w:rsid w:val="00883AFD"/>
    <w:rsid w:val="00885BAB"/>
    <w:rsid w:val="00886FD2"/>
    <w:rsid w:val="0089533A"/>
    <w:rsid w:val="00895C2B"/>
    <w:rsid w:val="008971E2"/>
    <w:rsid w:val="008A72DD"/>
    <w:rsid w:val="008B1ED8"/>
    <w:rsid w:val="008B30D1"/>
    <w:rsid w:val="008B7CB5"/>
    <w:rsid w:val="008C0ABF"/>
    <w:rsid w:val="008C13B2"/>
    <w:rsid w:val="008C146B"/>
    <w:rsid w:val="008C52B3"/>
    <w:rsid w:val="008D1080"/>
    <w:rsid w:val="008D3865"/>
    <w:rsid w:val="008D6182"/>
    <w:rsid w:val="008E0F57"/>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13E9"/>
    <w:rsid w:val="00962CE2"/>
    <w:rsid w:val="0096438C"/>
    <w:rsid w:val="00966A3D"/>
    <w:rsid w:val="00983126"/>
    <w:rsid w:val="00986352"/>
    <w:rsid w:val="00991097"/>
    <w:rsid w:val="009926B4"/>
    <w:rsid w:val="009A2B1F"/>
    <w:rsid w:val="009A6DEA"/>
    <w:rsid w:val="009B34DB"/>
    <w:rsid w:val="009B432D"/>
    <w:rsid w:val="009C3808"/>
    <w:rsid w:val="009C4229"/>
    <w:rsid w:val="009D3052"/>
    <w:rsid w:val="009D3BAF"/>
    <w:rsid w:val="009E00B9"/>
    <w:rsid w:val="009E1239"/>
    <w:rsid w:val="009E3943"/>
    <w:rsid w:val="009E3C7C"/>
    <w:rsid w:val="009F07F0"/>
    <w:rsid w:val="009F1D01"/>
    <w:rsid w:val="009F29DE"/>
    <w:rsid w:val="00A07343"/>
    <w:rsid w:val="00A07B44"/>
    <w:rsid w:val="00A2107F"/>
    <w:rsid w:val="00A233E5"/>
    <w:rsid w:val="00A252E7"/>
    <w:rsid w:val="00A25F58"/>
    <w:rsid w:val="00A33F7C"/>
    <w:rsid w:val="00A34EA3"/>
    <w:rsid w:val="00A34FD9"/>
    <w:rsid w:val="00A361FD"/>
    <w:rsid w:val="00A36CAA"/>
    <w:rsid w:val="00A405A3"/>
    <w:rsid w:val="00A4117B"/>
    <w:rsid w:val="00A4745A"/>
    <w:rsid w:val="00A508D5"/>
    <w:rsid w:val="00A53746"/>
    <w:rsid w:val="00A57B81"/>
    <w:rsid w:val="00A57FD2"/>
    <w:rsid w:val="00A6393B"/>
    <w:rsid w:val="00A701EE"/>
    <w:rsid w:val="00A70CD3"/>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17A"/>
    <w:rsid w:val="00B11665"/>
    <w:rsid w:val="00B21304"/>
    <w:rsid w:val="00B22682"/>
    <w:rsid w:val="00B24D9D"/>
    <w:rsid w:val="00B25823"/>
    <w:rsid w:val="00B33FD9"/>
    <w:rsid w:val="00B3458C"/>
    <w:rsid w:val="00B36580"/>
    <w:rsid w:val="00B37678"/>
    <w:rsid w:val="00B426E3"/>
    <w:rsid w:val="00B42924"/>
    <w:rsid w:val="00B43568"/>
    <w:rsid w:val="00B44182"/>
    <w:rsid w:val="00B4549A"/>
    <w:rsid w:val="00B5770E"/>
    <w:rsid w:val="00B71B46"/>
    <w:rsid w:val="00B759A1"/>
    <w:rsid w:val="00B75D24"/>
    <w:rsid w:val="00B77EFA"/>
    <w:rsid w:val="00B80C25"/>
    <w:rsid w:val="00B93A52"/>
    <w:rsid w:val="00BA09F9"/>
    <w:rsid w:val="00BA69BF"/>
    <w:rsid w:val="00BB0E3A"/>
    <w:rsid w:val="00BB7748"/>
    <w:rsid w:val="00BC025B"/>
    <w:rsid w:val="00BC2CA0"/>
    <w:rsid w:val="00BC5948"/>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20C8"/>
    <w:rsid w:val="00CA50EF"/>
    <w:rsid w:val="00CA5D3F"/>
    <w:rsid w:val="00CA6909"/>
    <w:rsid w:val="00CB1B2C"/>
    <w:rsid w:val="00CB3758"/>
    <w:rsid w:val="00CC0657"/>
    <w:rsid w:val="00CC14F3"/>
    <w:rsid w:val="00CC49D9"/>
    <w:rsid w:val="00CD55F2"/>
    <w:rsid w:val="00CD743A"/>
    <w:rsid w:val="00CE7903"/>
    <w:rsid w:val="00CF0939"/>
    <w:rsid w:val="00CF3021"/>
    <w:rsid w:val="00D019BE"/>
    <w:rsid w:val="00D020F2"/>
    <w:rsid w:val="00D030C8"/>
    <w:rsid w:val="00D03DF3"/>
    <w:rsid w:val="00D04254"/>
    <w:rsid w:val="00D05F55"/>
    <w:rsid w:val="00D06F5F"/>
    <w:rsid w:val="00D125CC"/>
    <w:rsid w:val="00D21A56"/>
    <w:rsid w:val="00D23141"/>
    <w:rsid w:val="00D409DE"/>
    <w:rsid w:val="00D41E36"/>
    <w:rsid w:val="00D500A1"/>
    <w:rsid w:val="00D504A2"/>
    <w:rsid w:val="00D550DC"/>
    <w:rsid w:val="00D70C96"/>
    <w:rsid w:val="00D83C82"/>
    <w:rsid w:val="00D90509"/>
    <w:rsid w:val="00D90595"/>
    <w:rsid w:val="00D913F0"/>
    <w:rsid w:val="00D92230"/>
    <w:rsid w:val="00DB0D35"/>
    <w:rsid w:val="00DB3650"/>
    <w:rsid w:val="00DB447C"/>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541B"/>
    <w:rsid w:val="00E9708C"/>
    <w:rsid w:val="00EA0D31"/>
    <w:rsid w:val="00EA6B48"/>
    <w:rsid w:val="00EC2F58"/>
    <w:rsid w:val="00EF011C"/>
    <w:rsid w:val="00EF3FBE"/>
    <w:rsid w:val="00F10BA7"/>
    <w:rsid w:val="00F14590"/>
    <w:rsid w:val="00F155AE"/>
    <w:rsid w:val="00F35588"/>
    <w:rsid w:val="00F40B1E"/>
    <w:rsid w:val="00F41E8A"/>
    <w:rsid w:val="00F422F6"/>
    <w:rsid w:val="00F42521"/>
    <w:rsid w:val="00F56A0D"/>
    <w:rsid w:val="00F575AA"/>
    <w:rsid w:val="00F57660"/>
    <w:rsid w:val="00F6027C"/>
    <w:rsid w:val="00F611B4"/>
    <w:rsid w:val="00F62F4B"/>
    <w:rsid w:val="00F847DC"/>
    <w:rsid w:val="00FA1F4C"/>
    <w:rsid w:val="00FA23C5"/>
    <w:rsid w:val="00FA2A40"/>
    <w:rsid w:val="00FA3E9B"/>
    <w:rsid w:val="00FA46C3"/>
    <w:rsid w:val="00FA59E9"/>
    <w:rsid w:val="00FB1B0D"/>
    <w:rsid w:val="00FC5614"/>
    <w:rsid w:val="00FC78D5"/>
    <w:rsid w:val="00FC7DF3"/>
    <w:rsid w:val="00FC7FA7"/>
    <w:rsid w:val="00FD56C7"/>
    <w:rsid w:val="00FD56DC"/>
    <w:rsid w:val="00FE2289"/>
    <w:rsid w:val="00FE641A"/>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9.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hyperlink" Target="http://localhost:8080/MyService.asmx?wsdl"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8.png"/><Relationship Id="rId30" Type="http://schemas.openxmlformats.org/officeDocument/2006/relationships/image" Target="media/image21.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marker>
            <c:symbol val="none"/>
          </c:marker>
          <c:val>
            <c:numRef>
              <c:f>(Sheet1!$A$2,Sheet1!$A$13,Sheet1!$A$24,Sheet1!$A$35,Sheet1!$A$46,Sheet1!$A$57,Sheet1!$A$68,Sheet1!$A$79,Sheet1!$A$90,Sheet1!$A$101)</c:f>
              <c:numCache>
                <c:formatCode>General</c:formatCode>
                <c:ptCount val="10"/>
                <c:pt idx="0">
                  <c:v>2</c:v>
                </c:pt>
                <c:pt idx="1">
                  <c:v>4</c:v>
                </c:pt>
                <c:pt idx="2">
                  <c:v>4</c:v>
                </c:pt>
                <c:pt idx="3">
                  <c:v>4</c:v>
                </c:pt>
                <c:pt idx="4">
                  <c:v>4</c:v>
                </c:pt>
                <c:pt idx="5">
                  <c:v>4</c:v>
                </c:pt>
                <c:pt idx="6">
                  <c:v>4</c:v>
                </c:pt>
                <c:pt idx="7">
                  <c:v>4</c:v>
                </c:pt>
                <c:pt idx="8">
                  <c:v>4</c:v>
                </c:pt>
                <c:pt idx="9">
                  <c:v>4</c:v>
                </c:pt>
              </c:numCache>
            </c:numRef>
          </c:val>
          <c:smooth val="0"/>
        </c:ser>
        <c:dLbls>
          <c:showLegendKey val="0"/>
          <c:showVal val="0"/>
          <c:showCatName val="0"/>
          <c:showSerName val="0"/>
          <c:showPercent val="0"/>
          <c:showBubbleSize val="0"/>
        </c:dLbls>
        <c:marker val="1"/>
        <c:smooth val="0"/>
        <c:axId val="113931392"/>
        <c:axId val="113932928"/>
      </c:lineChart>
      <c:catAx>
        <c:axId val="113931392"/>
        <c:scaling>
          <c:orientation val="minMax"/>
        </c:scaling>
        <c:delete val="0"/>
        <c:axPos val="b"/>
        <c:majorTickMark val="out"/>
        <c:minorTickMark val="none"/>
        <c:tickLblPos val="nextTo"/>
        <c:crossAx val="113932928"/>
        <c:crosses val="autoZero"/>
        <c:auto val="1"/>
        <c:lblAlgn val="ctr"/>
        <c:lblOffset val="100"/>
        <c:noMultiLvlLbl val="0"/>
      </c:catAx>
      <c:valAx>
        <c:axId val="113932928"/>
        <c:scaling>
          <c:orientation val="minMax"/>
        </c:scaling>
        <c:delete val="0"/>
        <c:axPos val="l"/>
        <c:majorGridlines/>
        <c:numFmt formatCode="General" sourceLinked="1"/>
        <c:majorTickMark val="out"/>
        <c:minorTickMark val="none"/>
        <c:tickLblPos val="nextTo"/>
        <c:crossAx val="113931392"/>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BC62DC-4652-4433-AC54-266ABE5AA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TotalTime>
  <Pages>63</Pages>
  <Words>16291</Words>
  <Characters>92863</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14</cp:revision>
  <dcterms:created xsi:type="dcterms:W3CDTF">2013-08-12T17:22:00Z</dcterms:created>
  <dcterms:modified xsi:type="dcterms:W3CDTF">2013-08-12T17:53:00Z</dcterms:modified>
</cp:coreProperties>
</file>